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proofErr w:type="spellStart"/>
      <w:r w:rsidR="00F51AEF">
        <w:t>hydrogenotrophic</w:t>
      </w:r>
      <w:proofErr w:type="spellEnd"/>
      <w:r w:rsidR="00F51AEF">
        <w:t xml:space="preserve">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xml:space="preserve">, a well-studied </w:t>
      </w:r>
      <w:proofErr w:type="spellStart"/>
      <w:r w:rsidR="00F51AEF">
        <w:t>hydrogenotrophic</w:t>
      </w:r>
      <w:proofErr w:type="spellEnd"/>
      <w:r w:rsidR="00F51AEF">
        <w:t xml:space="preserve"> marine methanogen.</w:t>
      </w:r>
      <w:r w:rsidR="003E19FC">
        <w:t xml:space="preserve"> </w:t>
      </w:r>
      <w:r w:rsidR="00651B46">
        <w:t xml:space="preserve">To better understand </w:t>
      </w:r>
      <w:proofErr w:type="spellStart"/>
      <w:r w:rsidR="00F51AEF">
        <w:t>hydrogenotrophic</w:t>
      </w:r>
      <w:proofErr w:type="spellEnd"/>
      <w:r w:rsidR="00F51AEF">
        <w:t xml:space="preserve">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4B8091C2"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w:t>
      </w:r>
      <w:proofErr w:type="spellStart"/>
      <w:r w:rsidR="003307B5">
        <w:t>hydrogenotrophic</w:t>
      </w:r>
      <w:proofErr w:type="spellEnd"/>
      <w:r w:rsidR="003307B5">
        <w:t xml:space="preserve">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w:t>
      </w:r>
      <w:proofErr w:type="spellStart"/>
      <w:r w:rsidR="00FE2236">
        <w:t>methanogeneis</w:t>
      </w:r>
      <w:proofErr w:type="spellEnd"/>
      <w:r w:rsidR="00FE2236">
        <w:t xml:space="preserve">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11325948"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better understanding 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3E19FC"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6840A9CD"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proofErr w:type="gramStart"/>
      <w:r w:rsidR="00C61E65">
        <w:t>Github</w:t>
      </w:r>
      <w:proofErr w:type="spellEnd"/>
      <w:r w:rsidR="00C61E65">
        <w:t>(</w:t>
      </w:r>
      <w:proofErr w:type="gramEnd"/>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3E19F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3E19FC"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w:t>
      </w:r>
      <w:bookmarkStart w:id="0" w:name="_GoBack"/>
      <w:bookmarkEnd w:id="0"/>
      <w:r w:rsidRPr="00FA2B14">
        <w:rPr>
          <w:rFonts w:eastAsia="MS Mincho"/>
        </w:rPr>
        <w:t>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6F857EC5"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a </w:t>
      </w:r>
      <w:commentRangeStart w:id="1"/>
      <w:r w:rsidR="001056FA">
        <w:t>chemically defined medium</w:t>
      </w:r>
      <w:r w:rsidR="00FB6A81">
        <w:t xml:space="preserve"> </w:t>
      </w:r>
      <w:commentRangeEnd w:id="1"/>
      <w:r w:rsidR="007E3BB7">
        <w:rPr>
          <w:rStyle w:val="CommentReference"/>
          <w:rFonts w:ascii="Calibri" w:hAnsi="Calibri"/>
        </w:rPr>
        <w:commentReference w:id="1"/>
      </w:r>
      <w:r w:rsidR="00FB6A81">
        <w:t>(</w:t>
      </w:r>
      <w:r w:rsidR="00D52762">
        <w:t>Supplementary Materials</w:t>
      </w:r>
      <w:r w:rsidR="00FB6A81">
        <w:t>) using 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ins w:id="2" w:author="John Leigh" w:date="2016-01-25T14:52:00Z">
        <w:r w:rsidR="00E009DF">
          <w:t xml:space="preserve">of a </w:t>
        </w:r>
      </w:ins>
      <w:r w:rsidR="00FB6A81">
        <w:t>H</w:t>
      </w:r>
      <w:r w:rsidR="00FB6A81" w:rsidRPr="00FB6A81">
        <w:rPr>
          <w:vertAlign w:val="subscript"/>
        </w:rPr>
        <w:t>2</w:t>
      </w:r>
      <w:r w:rsidR="00FB6A81">
        <w:t>S</w:t>
      </w:r>
      <w:ins w:id="3" w:author="John Leigh" w:date="2016-01-25T14:54:00Z">
        <w:r w:rsidR="00E009DF">
          <w:t>:Ar mixture (1:99 v/v)</w:t>
        </w:r>
      </w:ins>
      <w:r w:rsidR="00FB6A81">
        <w:t>,</w:t>
      </w:r>
      <w:r w:rsidR="002A1B75">
        <w:t xml:space="preserve"> and a balance of N</w:t>
      </w:r>
      <w:r w:rsidR="002A1B75" w:rsidRPr="002A1B75">
        <w:rPr>
          <w:vertAlign w:val="subscript"/>
        </w:rPr>
        <w:t>2</w:t>
      </w:r>
      <w:r w:rsidR="002A1B75">
        <w:t xml:space="preserve"> up to a total 200 mL/min.</w:t>
      </w:r>
      <w:ins w:id="4" w:author="John Leigh" w:date="2016-01-26T20:24:00Z">
        <w:r w:rsidR="00083FBB">
          <w:t xml:space="preserve"> </w:t>
        </w:r>
      </w:ins>
      <w:moveToRangeStart w:id="5" w:author="John Leigh" w:date="2016-01-26T20:24:00Z" w:name="move315459209"/>
      <w:moveTo w:id="6" w:author="John Leigh" w:date="2016-01-26T20:24:00Z">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commentRangeStart w:id="7"/>
        <w:r w:rsidR="00083FBB">
          <w:t>time point</w:t>
        </w:r>
        <w:commentRangeEnd w:id="7"/>
        <w:r w:rsidR="00083FBB">
          <w:rPr>
            <w:rStyle w:val="CommentReference"/>
            <w:rFonts w:ascii="Calibri" w:hAnsi="Calibri"/>
          </w:rPr>
          <w:commentReference w:id="7"/>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moveTo>
      <w:moveToRangeEnd w:id="5"/>
    </w:p>
    <w:p w14:paraId="62275EF2" w14:textId="62B0EFFF" w:rsidR="001056FA" w:rsidRDefault="00E124F1" w:rsidP="00E124F1">
      <w:pPr>
        <w:spacing w:line="480" w:lineRule="auto"/>
        <w:rPr>
          <w:ins w:id="8" w:author="John Leigh" w:date="2016-01-26T20:06:00Z"/>
        </w:rPr>
      </w:pPr>
      <w:r>
        <w:lastRenderedPageBreak/>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4105BE">
        <w:t>.</w:t>
      </w:r>
      <w:commentRangeStart w:id="9"/>
      <w:r w:rsidR="00F55A92">
        <w:t xml:space="preserve"> </w:t>
      </w:r>
      <w:commentRangeEnd w:id="9"/>
      <w:r w:rsidR="005439A6">
        <w:rPr>
          <w:rStyle w:val="CommentReference"/>
          <w:rFonts w:ascii="Calibri" w:hAnsi="Calibri"/>
        </w:rPr>
        <w:commentReference w:id="9"/>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del w:id="10" w:author="John Leigh" w:date="2016-01-25T14:56:00Z">
        <w:r w:rsidR="00650EC2" w:rsidDel="005439A6">
          <w:delText xml:space="preserve">were </w:delText>
        </w:r>
      </w:del>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ins w:id="11" w:author="John Leigh" w:date="2016-01-26T20:06:00Z"/>
          <w:rFonts w:eastAsia="MS Mincho"/>
        </w:rPr>
      </w:pPr>
      <w:commentRangeStart w:id="12"/>
      <w:ins w:id="13" w:author="John Leigh" w:date="2016-01-26T20:06:00Z">
        <w:r w:rsidRPr="00FA2B14">
          <w:rPr>
            <w:rFonts w:eastAsia="MS Mincho"/>
          </w:rPr>
          <w:t xml:space="preserve">Growth yields </w:t>
        </w:r>
        <w:commentRangeEnd w:id="12"/>
        <w:r w:rsidR="007E3BB7">
          <w:rPr>
            <w:rStyle w:val="CommentReference"/>
            <w:rFonts w:ascii="Calibri" w:hAnsi="Calibri"/>
          </w:rPr>
          <w:commentReference w:id="12"/>
        </w:r>
        <w:r w:rsidRPr="00FA2B14">
          <w:rPr>
            <w:rFonts w:eastAsia="MS Mincho"/>
          </w:rPr>
          <w:t>were calculated based on doubling time (t</w:t>
        </w:r>
        <w:r w:rsidRPr="00FA2B14">
          <w:rPr>
            <w:rFonts w:eastAsia="MS Mincho"/>
            <w:vertAlign w:val="subscript"/>
          </w:rPr>
          <w:t>d</w:t>
        </w:r>
      </w:ins>
      <w:ins w:id="14" w:author="John Leigh" w:date="2016-01-27T13:40:00Z">
        <w:r w:rsidR="00FD6E1C">
          <w:rPr>
            <w:rFonts w:eastAsia="MS Mincho"/>
          </w:rPr>
          <w:t>, equal to ln(2) x (dilution rate x 60)</w:t>
        </w:r>
        <w:r w:rsidR="00FD6E1C" w:rsidRPr="003E19FC">
          <w:rPr>
            <w:rFonts w:eastAsia="MS Mincho"/>
            <w:vertAlign w:val="superscript"/>
          </w:rPr>
          <w:t>-1</w:t>
        </w:r>
      </w:ins>
      <w:ins w:id="15" w:author="John Leigh" w:date="2016-01-27T13:44:00Z">
        <w:r w:rsidR="00FD6E1C">
          <w:rPr>
            <w:rFonts w:eastAsia="MS Mincho"/>
          </w:rPr>
          <w:t>)</w:t>
        </w:r>
      </w:ins>
      <w:ins w:id="16" w:author="John Leigh" w:date="2016-01-26T20:06:00Z">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ins>
    </w:p>
    <w:p w14:paraId="36250D56" w14:textId="77777777" w:rsidR="00611963" w:rsidRPr="00A20F0F" w:rsidRDefault="003E19FC" w:rsidP="00611963">
      <w:pPr>
        <w:spacing w:line="480" w:lineRule="auto"/>
        <w:rPr>
          <w:ins w:id="17" w:author="John Leigh" w:date="2016-01-26T20:06:00Z"/>
          <w:rFonts w:eastAsia="MS Mincho"/>
        </w:rPr>
      </w:pPr>
      <m:oMathPara>
        <m:oMath>
          <m:sSub>
            <m:sSubPr>
              <m:ctrlPr>
                <w:ins w:id="18" w:author="John Leigh" w:date="2016-01-26T20:06:00Z">
                  <w:rPr>
                    <w:rFonts w:ascii="Cambria Math" w:eastAsia="MS Mincho" w:hAnsi="Cambria Math"/>
                    <w:i/>
                  </w:rPr>
                </w:ins>
              </m:ctrlPr>
            </m:sSubPr>
            <m:e>
              <m:r>
                <w:ins w:id="19" w:author="John Leigh" w:date="2016-01-26T20:06:00Z">
                  <w:rPr>
                    <w:rFonts w:ascii="Cambria Math" w:eastAsia="MS Mincho" w:hAnsi="Cambria Math"/>
                  </w:rPr>
                  <m:t>Y</m:t>
                </w:ins>
              </m:r>
            </m:e>
            <m:sub>
              <m:r>
                <w:ins w:id="20" w:author="John Leigh" w:date="2016-01-26T20:06:00Z">
                  <w:rPr>
                    <w:rFonts w:ascii="Cambria Math" w:eastAsia="MS Mincho" w:hAnsi="Cambria Math"/>
                  </w:rPr>
                  <m:t>GDW/CH4</m:t>
                </w:ins>
              </m:r>
            </m:sub>
          </m:sSub>
          <m:r>
            <w:ins w:id="21" w:author="John Leigh" w:date="2016-01-26T20:06:00Z">
              <w:rPr>
                <w:rFonts w:ascii="Cambria Math" w:eastAsia="MS Mincho" w:hAnsi="Cambria Math"/>
              </w:rPr>
              <m:t>=</m:t>
            </w:ins>
          </m:r>
          <m:f>
            <m:fPr>
              <m:ctrlPr>
                <w:ins w:id="22" w:author="John Leigh" w:date="2016-01-26T20:06:00Z">
                  <w:rPr>
                    <w:rFonts w:ascii="Cambria Math" w:eastAsia="MS Mincho" w:hAnsi="Cambria Math"/>
                    <w:i/>
                  </w:rPr>
                </w:ins>
              </m:ctrlPr>
            </m:fPr>
            <m:num>
              <m:sSub>
                <m:sSubPr>
                  <m:ctrlPr>
                    <w:ins w:id="23" w:author="John Leigh" w:date="2016-01-26T20:06:00Z">
                      <w:rPr>
                        <w:rFonts w:ascii="Cambria Math" w:eastAsia="MS Mincho" w:hAnsi="Cambria Math"/>
                        <w:i/>
                      </w:rPr>
                    </w:ins>
                  </m:ctrlPr>
                </m:sSubPr>
                <m:e>
                  <m:r>
                    <w:ins w:id="24" w:author="John Leigh" w:date="2016-01-26T20:06:00Z">
                      <w:rPr>
                        <w:rFonts w:ascii="Cambria Math" w:eastAsia="MS Mincho" w:hAnsi="Cambria Math"/>
                      </w:rPr>
                      <m:t>OD</m:t>
                    </w:ins>
                  </m:r>
                </m:e>
                <m:sub>
                  <m:r>
                    <w:ins w:id="25" w:author="John Leigh" w:date="2016-01-26T20:06:00Z">
                      <w:rPr>
                        <w:rFonts w:ascii="Cambria Math" w:eastAsia="MS Mincho" w:hAnsi="Cambria Math"/>
                      </w:rPr>
                      <m:t>660</m:t>
                    </w:ins>
                  </m:r>
                </m:sub>
              </m:sSub>
            </m:num>
            <m:den>
              <m:r>
                <w:ins w:id="26" w:author="John Leigh" w:date="2016-01-26T20:06:00Z">
                  <w:rPr>
                    <w:rFonts w:ascii="Cambria Math" w:eastAsia="MS Mincho" w:hAnsi="Cambria Math"/>
                  </w:rPr>
                  <m:t>C</m:t>
                </w:ins>
              </m:r>
              <m:sSub>
                <m:sSubPr>
                  <m:ctrlPr>
                    <w:ins w:id="27" w:author="John Leigh" w:date="2016-01-26T20:06:00Z">
                      <w:rPr>
                        <w:rFonts w:ascii="Cambria Math" w:eastAsia="MS Mincho" w:hAnsi="Cambria Math"/>
                        <w:i/>
                      </w:rPr>
                    </w:ins>
                  </m:ctrlPr>
                </m:sSubPr>
                <m:e>
                  <m:r>
                    <w:ins w:id="28" w:author="John Leigh" w:date="2016-01-26T20:06:00Z">
                      <w:rPr>
                        <w:rFonts w:ascii="Cambria Math" w:eastAsia="MS Mincho" w:hAnsi="Cambria Math"/>
                      </w:rPr>
                      <m:t>H</m:t>
                    </w:ins>
                  </m:r>
                </m:e>
                <m:sub>
                  <m:r>
                    <w:ins w:id="29" w:author="John Leigh" w:date="2016-01-26T20:06:00Z">
                      <w:rPr>
                        <w:rFonts w:ascii="Cambria Math" w:eastAsia="MS Mincho" w:hAnsi="Cambria Math"/>
                      </w:rPr>
                      <m:t>4</m:t>
                    </w:ins>
                  </m:r>
                </m:sub>
              </m:sSub>
              <m:r>
                <w:ins w:id="30" w:author="John Leigh" w:date="2016-01-26T20:06:00Z">
                  <w:rPr>
                    <w:rFonts w:ascii="Cambria Math" w:eastAsia="MS Mincho" w:hAnsi="Cambria Math"/>
                  </w:rPr>
                  <m:t>(</m:t>
                </w:ins>
              </m:r>
              <m:f>
                <m:fPr>
                  <m:ctrlPr>
                    <w:ins w:id="31" w:author="John Leigh" w:date="2016-01-26T20:06:00Z">
                      <w:rPr>
                        <w:rFonts w:ascii="Cambria Math" w:eastAsia="MS Mincho" w:hAnsi="Cambria Math"/>
                        <w:i/>
                      </w:rPr>
                    </w:ins>
                  </m:ctrlPr>
                </m:fPr>
                <m:num>
                  <m:r>
                    <w:ins w:id="32" w:author="John Leigh" w:date="2016-01-26T20:06:00Z">
                      <w:rPr>
                        <w:rFonts w:ascii="Cambria Math" w:eastAsia="MS Mincho" w:hAnsi="Cambria Math"/>
                      </w:rPr>
                      <m:t>mL</m:t>
                    </w:ins>
                  </m:r>
                </m:num>
                <m:den>
                  <m:r>
                    <w:ins w:id="33" w:author="John Leigh" w:date="2016-01-26T20:06:00Z">
                      <w:rPr>
                        <w:rFonts w:ascii="Cambria Math" w:eastAsia="MS Mincho" w:hAnsi="Cambria Math"/>
                      </w:rPr>
                      <m:t>min</m:t>
                    </w:ins>
                  </m:r>
                </m:den>
              </m:f>
              <m:r>
                <w:ins w:id="34" w:author="John Leigh" w:date="2016-01-26T20:06:00Z">
                  <w:rPr>
                    <w:rFonts w:ascii="Cambria Math" w:eastAsia="MS Mincho" w:hAnsi="Cambria Math"/>
                  </w:rPr>
                  <m:t>)</m:t>
                </w:ins>
              </m:r>
            </m:den>
          </m:f>
          <m:r>
            <w:ins w:id="35" w:author="John Leigh" w:date="2016-01-26T20:06:00Z">
              <w:rPr>
                <w:rFonts w:ascii="Cambria Math" w:eastAsia="MS Mincho" w:hAnsi="Cambria Math"/>
              </w:rPr>
              <m:t>×</m:t>
            </w:ins>
          </m:r>
          <m:f>
            <m:fPr>
              <m:ctrlPr>
                <w:ins w:id="36" w:author="John Leigh" w:date="2016-01-26T20:06:00Z">
                  <w:rPr>
                    <w:rFonts w:ascii="Cambria Math" w:eastAsia="MS Mincho" w:hAnsi="Cambria Math"/>
                    <w:i/>
                  </w:rPr>
                </w:ins>
              </m:ctrlPr>
            </m:fPr>
            <m:num>
              <m:r>
                <w:ins w:id="37" w:author="John Leigh" w:date="2016-01-26T20:06:00Z">
                  <w:rPr>
                    <w:rFonts w:ascii="Cambria Math" w:eastAsia="MS Mincho" w:hAnsi="Cambria Math"/>
                  </w:rPr>
                  <m:t>0.46g/L</m:t>
                </w:ins>
              </m:r>
            </m:num>
            <m:den>
              <m:r>
                <w:ins w:id="38" w:author="John Leigh" w:date="2016-01-26T20:06:00Z">
                  <w:rPr>
                    <w:rFonts w:ascii="Cambria Math" w:eastAsia="MS Mincho" w:hAnsi="Cambria Math"/>
                  </w:rPr>
                  <m:t>1 O</m:t>
                </w:ins>
              </m:r>
              <m:sSub>
                <m:sSubPr>
                  <m:ctrlPr>
                    <w:ins w:id="39" w:author="John Leigh" w:date="2016-01-26T20:06:00Z">
                      <w:rPr>
                        <w:rFonts w:ascii="Cambria Math" w:eastAsia="MS Mincho" w:hAnsi="Cambria Math"/>
                        <w:i/>
                      </w:rPr>
                    </w:ins>
                  </m:ctrlPr>
                </m:sSubPr>
                <m:e>
                  <m:r>
                    <w:ins w:id="40" w:author="John Leigh" w:date="2016-01-26T20:06:00Z">
                      <w:rPr>
                        <w:rFonts w:ascii="Cambria Math" w:eastAsia="MS Mincho" w:hAnsi="Cambria Math"/>
                      </w:rPr>
                      <m:t>D</m:t>
                    </w:ins>
                  </m:r>
                </m:e>
                <m:sub>
                  <m:r>
                    <w:ins w:id="41" w:author="John Leigh" w:date="2016-01-26T20:06:00Z">
                      <w:rPr>
                        <w:rFonts w:ascii="Cambria Math" w:eastAsia="MS Mincho" w:hAnsi="Cambria Math"/>
                      </w:rPr>
                      <m:t>660</m:t>
                    </w:ins>
                  </m:r>
                </m:sub>
              </m:sSub>
            </m:den>
          </m:f>
          <m:r>
            <w:ins w:id="42" w:author="John Leigh" w:date="2016-01-26T20:06:00Z">
              <w:rPr>
                <w:rFonts w:ascii="Cambria Math" w:eastAsia="MS Mincho" w:hAnsi="Cambria Math"/>
              </w:rPr>
              <m:t>×</m:t>
            </w:ins>
          </m:r>
          <m:f>
            <m:fPr>
              <m:ctrlPr>
                <w:ins w:id="43" w:author="John Leigh" w:date="2016-01-26T20:06:00Z">
                  <w:rPr>
                    <w:rFonts w:ascii="Cambria Math" w:eastAsia="MS Mincho" w:hAnsi="Cambria Math"/>
                    <w:i/>
                  </w:rPr>
                </w:ins>
              </m:ctrlPr>
            </m:fPr>
            <m:num>
              <m:r>
                <w:ins w:id="44" w:author="John Leigh" w:date="2016-01-26T20:06:00Z">
                  <w:rPr>
                    <w:rFonts w:ascii="Cambria Math" w:eastAsia="MS Mincho" w:hAnsi="Cambria Math"/>
                  </w:rPr>
                  <m:t>1</m:t>
                </w:ins>
              </m:r>
            </m:num>
            <m:den>
              <m:sSub>
                <m:sSubPr>
                  <m:ctrlPr>
                    <w:ins w:id="45" w:author="John Leigh" w:date="2016-01-26T20:06:00Z">
                      <w:rPr>
                        <w:rFonts w:ascii="Cambria Math" w:eastAsia="MS Mincho" w:hAnsi="Cambria Math"/>
                        <w:i/>
                      </w:rPr>
                    </w:ins>
                  </m:ctrlPr>
                </m:sSubPr>
                <m:e>
                  <m:r>
                    <w:ins w:id="46" w:author="John Leigh" w:date="2016-01-26T20:06:00Z">
                      <w:rPr>
                        <w:rFonts w:ascii="Cambria Math" w:eastAsia="MS Mincho" w:hAnsi="Cambria Math"/>
                      </w:rPr>
                      <m:t>t</m:t>
                    </w:ins>
                  </m:r>
                </m:e>
                <m:sub>
                  <m:r>
                    <w:ins w:id="47" w:author="John Leigh" w:date="2016-01-26T20:06:00Z">
                      <w:rPr>
                        <w:rFonts w:ascii="Cambria Math" w:eastAsia="MS Mincho" w:hAnsi="Cambria Math"/>
                      </w:rPr>
                      <m:t>d</m:t>
                    </w:ins>
                  </m:r>
                </m:sub>
              </m:sSub>
              <m:r>
                <w:ins w:id="48" w:author="John Leigh" w:date="2016-01-26T20:06:00Z">
                  <w:rPr>
                    <w:rFonts w:ascii="Cambria Math" w:eastAsia="MS Mincho" w:hAnsi="Cambria Math"/>
                  </w:rPr>
                  <m:t>(min)</m:t>
                </w:ins>
              </m:r>
            </m:den>
          </m:f>
          <m:r>
            <w:ins w:id="49" w:author="John Leigh" w:date="2016-01-26T20:06:00Z">
              <w:rPr>
                <w:rFonts w:ascii="Cambria Math" w:eastAsia="MS Mincho" w:hAnsi="Cambria Math"/>
              </w:rPr>
              <m:t>×</m:t>
            </w:ins>
          </m:r>
          <m:f>
            <m:fPr>
              <m:ctrlPr>
                <w:ins w:id="50" w:author="John Leigh" w:date="2016-01-26T20:06:00Z">
                  <w:rPr>
                    <w:rFonts w:ascii="Cambria Math" w:eastAsia="MS Mincho" w:hAnsi="Cambria Math"/>
                    <w:i/>
                  </w:rPr>
                </w:ins>
              </m:ctrlPr>
            </m:fPr>
            <m:num>
              <m:r>
                <w:ins w:id="51" w:author="John Leigh" w:date="2016-01-26T20:06:00Z">
                  <w:rPr>
                    <w:rFonts w:ascii="Cambria Math" w:eastAsia="MS Mincho" w:hAnsi="Cambria Math"/>
                  </w:rPr>
                  <m:t>22,400 mL</m:t>
                </w:ins>
              </m:r>
            </m:num>
            <m:den>
              <m:r>
                <w:ins w:id="52" w:author="John Leigh" w:date="2016-01-26T20:06:00Z">
                  <w:rPr>
                    <w:rFonts w:ascii="Cambria Math" w:eastAsia="MS Mincho" w:hAnsi="Cambria Math"/>
                  </w:rPr>
                  <m:t>m</m:t>
                </w:ins>
              </m:r>
              <m:r>
                <w:ins w:id="53" w:author="John Leigh" w:date="2016-01-26T20:06:00Z">
                  <w:rPr>
                    <w:rFonts w:ascii="Cambria Math" w:eastAsia="MS Mincho" w:hAnsi="Cambria Math"/>
                  </w:rPr>
                  <m:t>ol</m:t>
                </w:ins>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300F3744"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ins w:id="54" w:author="John Leigh" w:date="2016-01-26T20:25:00Z">
        <w:r w:rsidR="00083FBB">
          <w:t>, as described above</w:t>
        </w:r>
      </w:ins>
      <w:r w:rsidR="007A7ECA">
        <w:t xml:space="preserve">. </w:t>
      </w:r>
      <w:moveFromRangeStart w:id="55" w:author="John Leigh" w:date="2016-01-26T20:24:00Z" w:name="move315459209"/>
      <w:moveFrom w:id="56" w:author="John Leigh" w:date="2016-01-26T20:24:00Z">
        <w:r w:rsidR="007A7ECA" w:rsidDel="00083FBB">
          <w:t xml:space="preserve">We altered our growth rate of </w:t>
        </w:r>
        <w:r w:rsidR="001D1107" w:rsidDel="00083FBB">
          <w:rPr>
            <w:i/>
          </w:rPr>
          <w:t>M. maripaludis</w:t>
        </w:r>
        <w:r w:rsidR="00D414E0" w:rsidDel="00083FBB">
          <w:rPr>
            <w:i/>
          </w:rPr>
          <w:t xml:space="preserve"> </w:t>
        </w:r>
        <w:r w:rsidR="00D414E0" w:rsidDel="00083FBB">
          <w:t xml:space="preserve">during steady state </w:t>
        </w:r>
        <w:r w:rsidR="007A7ECA" w:rsidDel="00083FBB">
          <w:t>by varying pump speeds to achieve dilution rates of approximately 0.045-0.090 h-1, checking OD660</w:t>
        </w:r>
        <w:r w:rsidR="007232F3" w:rsidDel="00083FBB">
          <w:t xml:space="preserve"> periodically</w:t>
        </w:r>
        <w:r w:rsidR="007A7ECA" w:rsidDel="00083FBB">
          <w:t xml:space="preserve"> to ensure steady state at each data point. </w:t>
        </w:r>
        <w:r w:rsidR="00D414E0" w:rsidDel="00083FBB">
          <w:t xml:space="preserve">For each </w:t>
        </w:r>
        <w:commentRangeStart w:id="57"/>
        <w:r w:rsidR="00D414E0" w:rsidDel="00083FBB">
          <w:t>time point</w:t>
        </w:r>
        <w:commentRangeEnd w:id="57"/>
        <w:r w:rsidR="00CB56B9" w:rsidDel="00083FBB">
          <w:rPr>
            <w:rStyle w:val="CommentReference"/>
            <w:rFonts w:ascii="Calibri" w:hAnsi="Calibri"/>
          </w:rPr>
          <w:commentReference w:id="57"/>
        </w:r>
        <w:r w:rsidR="00D414E0" w:rsidDel="00083FBB">
          <w:t xml:space="preserve">, </w:t>
        </w:r>
        <w:r w:rsidR="007A7ECA" w:rsidDel="00083FBB">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moveFrom>
      <w:moveFromRangeEnd w:id="55"/>
    </w:p>
    <w:p w14:paraId="0FB670AA" w14:textId="03AEE8FE"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secretion rate </w:t>
      </w:r>
      <w:r>
        <w:t xml:space="preserve">at each </w:t>
      </w:r>
      <w:commentRangeStart w:id="58"/>
      <w:r>
        <w:t xml:space="preserve">time point </w:t>
      </w:r>
      <w:commentRangeEnd w:id="58"/>
      <w:r w:rsidR="003C36FB">
        <w:rPr>
          <w:rStyle w:val="CommentReference"/>
          <w:rFonts w:ascii="Calibri" w:hAnsi="Calibri"/>
        </w:rPr>
        <w:commentReference w:id="58"/>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50CE2A0" w14:textId="2FDC1E6E" w:rsidR="00915E06" w:rsidRPr="00FA2B14" w:rsidDel="00611963" w:rsidRDefault="00887D9C">
      <w:pPr>
        <w:spacing w:line="480" w:lineRule="auto"/>
        <w:rPr>
          <w:del w:id="59" w:author="John Leigh" w:date="2016-01-26T20:05:00Z"/>
          <w:rFonts w:eastAsia="MS Mincho"/>
        </w:rPr>
      </w:pPr>
      <w:del w:id="60" w:author="John Leigh" w:date="2016-01-26T20:27:00Z">
        <w:r w:rsidRPr="00FA2B14" w:rsidDel="00C75D13">
          <w:rPr>
            <w:rFonts w:eastAsia="MS Mincho"/>
          </w:rPr>
          <w:delText xml:space="preserve">These </w:delText>
        </w:r>
      </w:del>
      <w:ins w:id="61" w:author="John Leigh" w:date="2016-01-26T20:27:00Z">
        <w:r w:rsidR="00C75D13">
          <w:rPr>
            <w:rFonts w:eastAsia="MS Mincho"/>
          </w:rPr>
          <w:t>Our</w:t>
        </w:r>
        <w:r w:rsidR="00C75D13" w:rsidRPr="00FA2B14">
          <w:rPr>
            <w:rFonts w:eastAsia="MS Mincho"/>
          </w:rPr>
          <w:t xml:space="preserve"> </w:t>
        </w:r>
      </w:ins>
      <w:r w:rsidRPr="00FA2B14">
        <w:rPr>
          <w:rFonts w:eastAsia="MS Mincho"/>
        </w:rPr>
        <w:t xml:space="preserve">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w:t>
      </w:r>
      <w:r w:rsidRPr="00FA2B14">
        <w:rPr>
          <w:rFonts w:eastAsia="MS Mincho"/>
        </w:rPr>
        <w:lastRenderedPageBreak/>
        <w:t xml:space="preserve">secretion flux to the measured rate in the remaining test point and predicted maximum growth rate within that constraint using our trained model. </w:t>
      </w:r>
      <w:del w:id="62" w:author="John Leigh" w:date="2016-01-26T20:05:00Z">
        <w:r w:rsidR="00915E06" w:rsidRPr="00FA2B14" w:rsidDel="00611963">
          <w:rPr>
            <w:rFonts w:eastAsia="MS Mincho"/>
          </w:rPr>
          <w:delText xml:space="preserve">Growth yields were calculated </w:delText>
        </w:r>
        <w:r w:rsidR="00F5100D" w:rsidRPr="00FA2B14" w:rsidDel="00611963">
          <w:rPr>
            <w:rFonts w:eastAsia="MS Mincho"/>
          </w:rPr>
          <w:delText>based on doubling time (t</w:delText>
        </w:r>
        <w:r w:rsidR="00F5100D" w:rsidRPr="00FA2B14" w:rsidDel="00611963">
          <w:rPr>
            <w:rFonts w:eastAsia="MS Mincho"/>
            <w:vertAlign w:val="subscript"/>
          </w:rPr>
          <w:delText>d</w:delText>
        </w:r>
        <w:r w:rsidR="00F5100D" w:rsidRPr="00FA2B14" w:rsidDel="00611963">
          <w:rPr>
            <w:rFonts w:eastAsia="MS Mincho"/>
          </w:rPr>
          <w:delText xml:space="preserve">) </w:delText>
        </w:r>
        <w:r w:rsidR="00915E06" w:rsidRPr="00FA2B14" w:rsidDel="00611963">
          <w:rPr>
            <w:rFonts w:eastAsia="MS Mincho"/>
          </w:rPr>
          <w:delText>as describe previously</w:delText>
        </w:r>
        <w:r w:rsidR="00F5100D" w:rsidRPr="00FA2B14" w:rsidDel="00611963">
          <w:rPr>
            <w:rFonts w:eastAsia="MS Mincho"/>
          </w:rPr>
          <w:delText xml:space="preserve"> </w:delText>
        </w:r>
        <w:r w:rsidR="00F5100D" w:rsidRPr="00FA2B14" w:rsidDel="00611963">
          <w:rPr>
            <w:rFonts w:eastAsia="MS Mincho"/>
          </w:rPr>
          <w:fldChar w:fldCharType="begin"/>
        </w:r>
        <w:r w:rsidR="007C0A49" w:rsidDel="00611963">
          <w:rPr>
            <w:rFonts w:eastAsia="MS Mincho"/>
          </w:rPr>
          <w:del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delInstrText>
        </w:r>
        <w:r w:rsidR="00F5100D" w:rsidRPr="00FA2B14" w:rsidDel="00611963">
          <w:rPr>
            <w:rFonts w:eastAsia="MS Mincho"/>
          </w:rPr>
          <w:fldChar w:fldCharType="separate"/>
        </w:r>
        <w:r w:rsidR="007C0A49" w:rsidRPr="007C0A49" w:rsidDel="00611963">
          <w:delText>(53)</w:delText>
        </w:r>
        <w:r w:rsidR="00F5100D" w:rsidRPr="00FA2B14" w:rsidDel="00611963">
          <w:rPr>
            <w:rFonts w:eastAsia="MS Mincho"/>
          </w:rPr>
          <w:fldChar w:fldCharType="end"/>
        </w:r>
        <w:r w:rsidR="00915E06" w:rsidRPr="00FA2B14" w:rsidDel="00611963">
          <w:rPr>
            <w:rFonts w:eastAsia="MS Mincho"/>
          </w:rPr>
          <w:delText>, but with our measured conversion between OD</w:delText>
        </w:r>
        <w:r w:rsidR="00915E06" w:rsidRPr="00FA2B14" w:rsidDel="00611963">
          <w:rPr>
            <w:rFonts w:eastAsia="MS Mincho"/>
            <w:vertAlign w:val="subscript"/>
          </w:rPr>
          <w:delText>660</w:delText>
        </w:r>
        <w:r w:rsidR="00915E06" w:rsidRPr="00FA2B14" w:rsidDel="00611963">
          <w:rPr>
            <w:rFonts w:eastAsia="MS Mincho"/>
          </w:rPr>
          <w:delText xml:space="preserve"> and cell density:</w:delText>
        </w:r>
      </w:del>
    </w:p>
    <w:p w14:paraId="3A5F0F28" w14:textId="7E4555C8" w:rsidR="00915E06" w:rsidRPr="00A20F0F" w:rsidRDefault="003E19FC" w:rsidP="00611963">
      <w:pPr>
        <w:spacing w:line="480" w:lineRule="auto"/>
        <w:rPr>
          <w:rFonts w:eastAsia="MS Mincho"/>
        </w:rPr>
      </w:pPr>
      <m:oMathPara>
        <m:oMath>
          <m:sSub>
            <m:sSubPr>
              <m:ctrlPr>
                <w:del w:id="63" w:author="John Leigh" w:date="2016-01-26T20:05:00Z">
                  <w:rPr>
                    <w:rFonts w:ascii="Cambria Math" w:eastAsia="MS Mincho" w:hAnsi="Cambria Math"/>
                    <w:i/>
                  </w:rPr>
                </w:del>
              </m:ctrlPr>
            </m:sSubPr>
            <m:e>
              <m:r>
                <w:del w:id="64" w:author="John Leigh" w:date="2016-01-26T20:05:00Z">
                  <w:rPr>
                    <w:rFonts w:ascii="Cambria Math" w:eastAsia="MS Mincho" w:hAnsi="Cambria Math"/>
                  </w:rPr>
                  <m:t>Y</m:t>
                </w:del>
              </m:r>
            </m:e>
            <m:sub>
              <m:r>
                <w:del w:id="65" w:author="John Leigh" w:date="2016-01-26T20:05:00Z">
                  <w:rPr>
                    <w:rFonts w:ascii="Cambria Math" w:eastAsia="MS Mincho" w:hAnsi="Cambria Math"/>
                  </w:rPr>
                  <m:t>GDW/CH4</m:t>
                </w:del>
              </m:r>
            </m:sub>
          </m:sSub>
          <m:r>
            <w:del w:id="66" w:author="John Leigh" w:date="2016-01-26T20:05:00Z">
              <w:rPr>
                <w:rFonts w:ascii="Cambria Math" w:eastAsia="MS Mincho" w:hAnsi="Cambria Math"/>
              </w:rPr>
              <m:t>=</m:t>
            </w:del>
          </m:r>
          <m:f>
            <m:fPr>
              <m:ctrlPr>
                <w:del w:id="67" w:author="John Leigh" w:date="2016-01-26T20:05:00Z">
                  <w:rPr>
                    <w:rFonts w:ascii="Cambria Math" w:eastAsia="MS Mincho" w:hAnsi="Cambria Math"/>
                    <w:i/>
                  </w:rPr>
                </w:del>
              </m:ctrlPr>
            </m:fPr>
            <m:num>
              <m:sSub>
                <m:sSubPr>
                  <m:ctrlPr>
                    <w:del w:id="68" w:author="John Leigh" w:date="2016-01-26T20:05:00Z">
                      <w:rPr>
                        <w:rFonts w:ascii="Cambria Math" w:eastAsia="MS Mincho" w:hAnsi="Cambria Math"/>
                        <w:i/>
                      </w:rPr>
                    </w:del>
                  </m:ctrlPr>
                </m:sSubPr>
                <m:e>
                  <m:r>
                    <w:del w:id="69" w:author="John Leigh" w:date="2016-01-26T20:05:00Z">
                      <w:rPr>
                        <w:rFonts w:ascii="Cambria Math" w:eastAsia="MS Mincho" w:hAnsi="Cambria Math"/>
                      </w:rPr>
                      <m:t>OD</m:t>
                    </w:del>
                  </m:r>
                </m:e>
                <m:sub>
                  <m:r>
                    <w:del w:id="70" w:author="John Leigh" w:date="2016-01-26T20:05:00Z">
                      <w:rPr>
                        <w:rFonts w:ascii="Cambria Math" w:eastAsia="MS Mincho" w:hAnsi="Cambria Math"/>
                      </w:rPr>
                      <m:t>660</m:t>
                    </w:del>
                  </m:r>
                </m:sub>
              </m:sSub>
            </m:num>
            <m:den>
              <m:r>
                <w:del w:id="71" w:author="John Leigh" w:date="2016-01-26T20:05:00Z">
                  <w:rPr>
                    <w:rFonts w:ascii="Cambria Math" w:eastAsia="MS Mincho" w:hAnsi="Cambria Math"/>
                  </w:rPr>
                  <m:t>C</m:t>
                </w:del>
              </m:r>
              <m:sSub>
                <m:sSubPr>
                  <m:ctrlPr>
                    <w:del w:id="72" w:author="John Leigh" w:date="2016-01-26T20:05:00Z">
                      <w:rPr>
                        <w:rFonts w:ascii="Cambria Math" w:eastAsia="MS Mincho" w:hAnsi="Cambria Math"/>
                        <w:i/>
                      </w:rPr>
                    </w:del>
                  </m:ctrlPr>
                </m:sSubPr>
                <m:e>
                  <m:r>
                    <w:del w:id="73" w:author="John Leigh" w:date="2016-01-26T20:05:00Z">
                      <w:rPr>
                        <w:rFonts w:ascii="Cambria Math" w:eastAsia="MS Mincho" w:hAnsi="Cambria Math"/>
                      </w:rPr>
                      <m:t>H</m:t>
                    </w:del>
                  </m:r>
                </m:e>
                <m:sub>
                  <m:r>
                    <w:del w:id="74" w:author="John Leigh" w:date="2016-01-26T20:05:00Z">
                      <w:rPr>
                        <w:rFonts w:ascii="Cambria Math" w:eastAsia="MS Mincho" w:hAnsi="Cambria Math"/>
                      </w:rPr>
                      <m:t>4</m:t>
                    </w:del>
                  </m:r>
                </m:sub>
              </m:sSub>
              <m:r>
                <w:del w:id="75" w:author="John Leigh" w:date="2016-01-26T20:05:00Z">
                  <w:rPr>
                    <w:rFonts w:ascii="Cambria Math" w:eastAsia="MS Mincho" w:hAnsi="Cambria Math"/>
                  </w:rPr>
                  <m:t>(</m:t>
                </w:del>
              </m:r>
              <m:f>
                <m:fPr>
                  <m:ctrlPr>
                    <w:del w:id="76" w:author="John Leigh" w:date="2016-01-26T20:05:00Z">
                      <w:rPr>
                        <w:rFonts w:ascii="Cambria Math" w:eastAsia="MS Mincho" w:hAnsi="Cambria Math"/>
                        <w:i/>
                      </w:rPr>
                    </w:del>
                  </m:ctrlPr>
                </m:fPr>
                <m:num>
                  <m:r>
                    <w:del w:id="77" w:author="John Leigh" w:date="2016-01-26T20:05:00Z">
                      <w:rPr>
                        <w:rFonts w:ascii="Cambria Math" w:eastAsia="MS Mincho" w:hAnsi="Cambria Math"/>
                      </w:rPr>
                      <m:t>mL</m:t>
                    </w:del>
                  </m:r>
                </m:num>
                <m:den>
                  <m:r>
                    <w:del w:id="78" w:author="John Leigh" w:date="2016-01-26T20:05:00Z">
                      <w:rPr>
                        <w:rFonts w:ascii="Cambria Math" w:eastAsia="MS Mincho" w:hAnsi="Cambria Math"/>
                      </w:rPr>
                      <m:t>min</m:t>
                    </w:del>
                  </m:r>
                </m:den>
              </m:f>
              <m:r>
                <w:del w:id="79" w:author="John Leigh" w:date="2016-01-26T20:05:00Z">
                  <w:rPr>
                    <w:rFonts w:ascii="Cambria Math" w:eastAsia="MS Mincho" w:hAnsi="Cambria Math"/>
                  </w:rPr>
                  <m:t>)</m:t>
                </w:del>
              </m:r>
            </m:den>
          </m:f>
          <m:r>
            <w:del w:id="80" w:author="John Leigh" w:date="2016-01-26T20:05:00Z">
              <w:rPr>
                <w:rFonts w:ascii="Cambria Math" w:eastAsia="MS Mincho" w:hAnsi="Cambria Math"/>
              </w:rPr>
              <m:t>×</m:t>
            </w:del>
          </m:r>
          <m:f>
            <m:fPr>
              <m:ctrlPr>
                <w:del w:id="81" w:author="John Leigh" w:date="2016-01-26T20:05:00Z">
                  <w:rPr>
                    <w:rFonts w:ascii="Cambria Math" w:eastAsia="MS Mincho" w:hAnsi="Cambria Math"/>
                    <w:i/>
                  </w:rPr>
                </w:del>
              </m:ctrlPr>
            </m:fPr>
            <m:num>
              <m:r>
                <w:del w:id="82" w:author="John Leigh" w:date="2016-01-26T20:05:00Z">
                  <w:rPr>
                    <w:rFonts w:ascii="Cambria Math" w:eastAsia="MS Mincho" w:hAnsi="Cambria Math"/>
                  </w:rPr>
                  <m:t>0.46g/L</m:t>
                </w:del>
              </m:r>
            </m:num>
            <m:den>
              <m:r>
                <w:del w:id="83" w:author="John Leigh" w:date="2016-01-26T20:05:00Z">
                  <w:rPr>
                    <w:rFonts w:ascii="Cambria Math" w:eastAsia="MS Mincho" w:hAnsi="Cambria Math"/>
                  </w:rPr>
                  <m:t>1 O</m:t>
                </w:del>
              </m:r>
              <m:sSub>
                <m:sSubPr>
                  <m:ctrlPr>
                    <w:del w:id="84" w:author="John Leigh" w:date="2016-01-26T20:05:00Z">
                      <w:rPr>
                        <w:rFonts w:ascii="Cambria Math" w:eastAsia="MS Mincho" w:hAnsi="Cambria Math"/>
                        <w:i/>
                      </w:rPr>
                    </w:del>
                  </m:ctrlPr>
                </m:sSubPr>
                <m:e>
                  <m:r>
                    <w:del w:id="85" w:author="John Leigh" w:date="2016-01-26T20:05:00Z">
                      <w:rPr>
                        <w:rFonts w:ascii="Cambria Math" w:eastAsia="MS Mincho" w:hAnsi="Cambria Math"/>
                      </w:rPr>
                      <m:t>D</m:t>
                    </w:del>
                  </m:r>
                </m:e>
                <m:sub>
                  <m:r>
                    <w:del w:id="86" w:author="John Leigh" w:date="2016-01-26T20:05:00Z">
                      <w:rPr>
                        <w:rFonts w:ascii="Cambria Math" w:eastAsia="MS Mincho" w:hAnsi="Cambria Math"/>
                      </w:rPr>
                      <m:t>660</m:t>
                    </w:del>
                  </m:r>
                </m:sub>
              </m:sSub>
            </m:den>
          </m:f>
          <m:r>
            <w:del w:id="87" w:author="John Leigh" w:date="2016-01-26T20:05:00Z">
              <w:rPr>
                <w:rFonts w:ascii="Cambria Math" w:eastAsia="MS Mincho" w:hAnsi="Cambria Math"/>
              </w:rPr>
              <m:t>×</m:t>
            </w:del>
          </m:r>
          <m:f>
            <m:fPr>
              <m:ctrlPr>
                <w:del w:id="88" w:author="John Leigh" w:date="2016-01-26T20:05:00Z">
                  <w:rPr>
                    <w:rFonts w:ascii="Cambria Math" w:eastAsia="MS Mincho" w:hAnsi="Cambria Math"/>
                    <w:i/>
                  </w:rPr>
                </w:del>
              </m:ctrlPr>
            </m:fPr>
            <m:num>
              <m:r>
                <w:del w:id="89" w:author="John Leigh" w:date="2016-01-26T20:05:00Z">
                  <w:rPr>
                    <w:rFonts w:ascii="Cambria Math" w:eastAsia="MS Mincho" w:hAnsi="Cambria Math"/>
                  </w:rPr>
                  <m:t>1</m:t>
                </w:del>
              </m:r>
            </m:num>
            <m:den>
              <m:sSub>
                <m:sSubPr>
                  <m:ctrlPr>
                    <w:del w:id="90" w:author="John Leigh" w:date="2016-01-26T20:05:00Z">
                      <w:rPr>
                        <w:rFonts w:ascii="Cambria Math" w:eastAsia="MS Mincho" w:hAnsi="Cambria Math"/>
                        <w:i/>
                      </w:rPr>
                    </w:del>
                  </m:ctrlPr>
                </m:sSubPr>
                <m:e>
                  <m:r>
                    <w:del w:id="91" w:author="John Leigh" w:date="2016-01-26T20:05:00Z">
                      <w:rPr>
                        <w:rFonts w:ascii="Cambria Math" w:eastAsia="MS Mincho" w:hAnsi="Cambria Math"/>
                      </w:rPr>
                      <m:t>t</m:t>
                    </w:del>
                  </m:r>
                </m:e>
                <m:sub>
                  <m:r>
                    <w:del w:id="92" w:author="John Leigh" w:date="2016-01-26T20:05:00Z">
                      <w:rPr>
                        <w:rFonts w:ascii="Cambria Math" w:eastAsia="MS Mincho" w:hAnsi="Cambria Math"/>
                      </w:rPr>
                      <m:t>d</m:t>
                    </w:del>
                  </m:r>
                </m:sub>
              </m:sSub>
              <m:r>
                <w:del w:id="93" w:author="John Leigh" w:date="2016-01-26T20:05:00Z">
                  <w:rPr>
                    <w:rFonts w:ascii="Cambria Math" w:eastAsia="MS Mincho" w:hAnsi="Cambria Math"/>
                  </w:rPr>
                  <m:t>(min)</m:t>
                </w:del>
              </m:r>
            </m:den>
          </m:f>
          <m:r>
            <w:del w:id="94" w:author="John Leigh" w:date="2016-01-26T20:05:00Z">
              <w:rPr>
                <w:rFonts w:ascii="Cambria Math" w:eastAsia="MS Mincho" w:hAnsi="Cambria Math"/>
              </w:rPr>
              <m:t>×</m:t>
            </w:del>
          </m:r>
          <m:f>
            <m:fPr>
              <m:ctrlPr>
                <w:del w:id="95" w:author="John Leigh" w:date="2016-01-26T20:05:00Z">
                  <w:rPr>
                    <w:rFonts w:ascii="Cambria Math" w:eastAsia="MS Mincho" w:hAnsi="Cambria Math"/>
                    <w:i/>
                  </w:rPr>
                </w:del>
              </m:ctrlPr>
            </m:fPr>
            <m:num>
              <m:r>
                <w:del w:id="96" w:author="John Leigh" w:date="2016-01-26T20:05:00Z">
                  <w:rPr>
                    <w:rFonts w:ascii="Cambria Math" w:eastAsia="MS Mincho" w:hAnsi="Cambria Math"/>
                  </w:rPr>
                  <m:t>22,400 mL</m:t>
                </w:del>
              </m:r>
            </m:num>
            <m:den>
              <m:r>
                <w:del w:id="97" w:author="John Leigh" w:date="2016-01-26T20:05:00Z">
                  <w:rPr>
                    <w:rFonts w:ascii="Cambria Math" w:eastAsia="MS Mincho" w:hAnsi="Cambria Math"/>
                  </w:rPr>
                  <m:t>mol</m:t>
                </w:del>
              </m:r>
            </m:den>
          </m:f>
        </m:oMath>
      </m:oMathPara>
    </w:p>
    <w:p w14:paraId="6BD5551C" w14:textId="77777777" w:rsidR="00692E06" w:rsidRPr="00FA2B14" w:rsidRDefault="00887D9C" w:rsidP="00E124F1">
      <w:pPr>
        <w:spacing w:line="480" w:lineRule="auto"/>
        <w:rPr>
          <w:rFonts w:eastAsia="MS Mincho"/>
        </w:rPr>
      </w:pPr>
      <w:r w:rsidRPr="00FA2B14">
        <w:rPr>
          <w:rFonts w:eastAsia="MS Mincho"/>
        </w:rPr>
        <w:t>All simulations were performed using 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98"/>
      <w:r>
        <w:t xml:space="preserve">Reconstruction </w:t>
      </w:r>
      <w:r w:rsidR="00920B05">
        <w:t>Statistics</w:t>
      </w:r>
      <w:commentRangeEnd w:id="98"/>
      <w:r w:rsidR="008270DA" w:rsidRPr="00FA2B14">
        <w:rPr>
          <w:rStyle w:val="CommentReference"/>
          <w:rFonts w:ascii="Calibri" w:eastAsia="Calibri" w:hAnsi="Calibri"/>
          <w:b w:val="0"/>
          <w:bCs w:val="0"/>
          <w:color w:val="auto"/>
        </w:rPr>
        <w:commentReference w:id="98"/>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w:t>
      </w:r>
      <w:r>
        <w:lastRenderedPageBreak/>
        <w:t xml:space="preserve">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56919CC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w:t>
      </w:r>
      <w:del w:id="99" w:author="John Leigh" w:date="2016-01-26T14:30:00Z">
        <w:r w:rsidR="004F28CF" w:rsidDel="0048251B">
          <w:delText xml:space="preserve">allow us </w:delText>
        </w:r>
      </w:del>
      <w:r w:rsidR="004F28CF">
        <w:t>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B07FBD4" w:rsidR="00F155A9" w:rsidRPr="00F155A9" w:rsidRDefault="00F155A9" w:rsidP="00F560A7">
      <w:pPr>
        <w:spacing w:line="480" w:lineRule="auto"/>
      </w:pPr>
      <w:commentRangeStart w:id="100"/>
      <w:r>
        <w:t xml:space="preserve">Hydrogenotrophic </w:t>
      </w:r>
      <w:commentRangeEnd w:id="100"/>
      <w:r w:rsidR="0048251B">
        <w:rPr>
          <w:rStyle w:val="CommentReference"/>
          <w:rFonts w:ascii="Calibri" w:hAnsi="Calibri"/>
        </w:rPr>
        <w:commentReference w:id="100"/>
      </w:r>
      <w:r>
        <w:t>methanogenesis 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7C0A49">
        <w:t>(10)</w:t>
      </w:r>
      <w:r w:rsidR="00D61662">
        <w:fldChar w:fldCharType="end"/>
      </w:r>
      <w:r w:rsidR="00D61662">
        <w:t>)</w:t>
      </w:r>
      <w:r w:rsidR="001F3FCA">
        <w:t xml:space="preserve"> for the cytochrome containing methanogens</w:t>
      </w:r>
      <w:r>
        <w:t>.</w:t>
      </w:r>
      <w:r w:rsidR="007C0A49">
        <w:t xml:space="preserve"> </w:t>
      </w:r>
      <w:r>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del w:id="101" w:author="John Leigh" w:date="2016-01-26T14:36:00Z">
        <w:r w:rsidR="000433A3" w:rsidDel="0095782E">
          <w:delText>mediating</w:delText>
        </w:r>
        <w:r w:rsidR="00C35E8D" w:rsidDel="0095782E">
          <w:delText xml:space="preserve"> </w:delText>
        </w:r>
      </w:del>
      <w:r w:rsidR="00C35E8D">
        <w:t>sites for</w:t>
      </w:r>
      <w:r w:rsidR="000433A3">
        <w:t xml:space="preserve"> </w:t>
      </w:r>
      <w:ins w:id="102" w:author="John Leigh" w:date="2016-01-26T14:37:00Z">
        <w:r w:rsidR="0095782E">
          <w:t xml:space="preserve">electron bifurcation, </w:t>
        </w:r>
      </w:ins>
      <w:r w:rsidR="000433A3">
        <w:t xml:space="preserve">coupling an exergonic reaction with an endergonic </w:t>
      </w:r>
      <w:r w:rsidR="00274688">
        <w:t>reaction</w:t>
      </w:r>
      <w:r w:rsidR="000433A3">
        <w:t xml:space="preserve"> in </w:t>
      </w:r>
      <w:r w:rsidR="00DB6DBF">
        <w:t xml:space="preserve">a </w:t>
      </w:r>
      <w:commentRangeStart w:id="103"/>
      <w:r w:rsidR="000433A3">
        <w:t xml:space="preserve">two step one electron transfer </w:t>
      </w:r>
      <w:commentRangeEnd w:id="103"/>
      <w:r w:rsidR="0095782E">
        <w:rPr>
          <w:rStyle w:val="CommentReference"/>
          <w:rFonts w:ascii="Calibri" w:hAnsi="Calibri"/>
        </w:rPr>
        <w:commentReference w:id="103"/>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commentRangeStart w:id="104"/>
      <w:r w:rsidR="002D7B41">
        <w:t>heterodisulfide reduction with endergonic ferredoxin reduction.</w:t>
      </w:r>
      <w:r w:rsidR="007C0A49">
        <w:t xml:space="preserve"> </w:t>
      </w:r>
      <w:r w:rsidR="00274688">
        <w:t>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ins w:id="105" w:author="John Leigh" w:date="2016-01-26T14:37:00Z">
        <w:r w:rsidR="0095782E">
          <w:t>e</w:t>
        </w:r>
      </w:ins>
      <w:r w:rsidR="002D7B41">
        <w:t>sis with the first step in a cyclical fashion</w:t>
      </w:r>
      <w:r w:rsidR="005A081E">
        <w:t xml:space="preserve"> </w:t>
      </w:r>
      <w:commentRangeEnd w:id="104"/>
      <w:r w:rsidR="0095782E">
        <w:rPr>
          <w:rStyle w:val="CommentReference"/>
          <w:rFonts w:ascii="Calibri" w:hAnsi="Calibri"/>
        </w:rPr>
        <w:commentReference w:id="104"/>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w:t>
      </w:r>
      <w:r w:rsidR="00EF5BC0">
        <w:lastRenderedPageBreak/>
        <w:t>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308D7D94" w:rsidR="00713837" w:rsidRDefault="00EF5BC0" w:rsidP="00EF5BC0">
      <w:pPr>
        <w:spacing w:line="480" w:lineRule="auto"/>
      </w:pPr>
      <w:r>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6FF04249"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w:t>
      </w:r>
      <w:commentRangeStart w:id="106"/>
      <w:r w:rsidR="00105926">
        <w:t xml:space="preserve">energy </w:t>
      </w:r>
      <w:r w:rsidR="0095782E">
        <w:t xml:space="preserve">coupling </w:t>
      </w:r>
      <w:commentRangeEnd w:id="106"/>
      <w:r w:rsidR="0095782E">
        <w:rPr>
          <w:rStyle w:val="CommentReference"/>
          <w:rFonts w:ascii="Calibri" w:hAnsi="Calibri"/>
        </w:rPr>
        <w:commentReference w:id="106"/>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29C9B9FC"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w:t>
      </w:r>
      <w:commentRangeStart w:id="107"/>
      <w:r w:rsidR="00773758">
        <w:t xml:space="preserve">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w:t>
      </w:r>
      <w:commentRangeEnd w:id="107"/>
      <w:r w:rsidR="00B156F4">
        <w:rPr>
          <w:rStyle w:val="CommentReference"/>
          <w:rFonts w:ascii="Calibri" w:hAnsi="Calibri"/>
        </w:rPr>
        <w:commentReference w:id="107"/>
      </w:r>
      <w:r w:rsidR="00773758">
        <w:t>, and</w:t>
      </w:r>
      <w:r w:rsidR="005C4FC4">
        <w:t xml:space="preserve"> thrusting this reaction into a central </w:t>
      </w:r>
      <w:r w:rsidR="00773758">
        <w:t xml:space="preserve">stoichiometric </w:t>
      </w:r>
      <w:r w:rsidR="005C4FC4">
        <w:t xml:space="preserve">role rather than an anaplerotic one. </w:t>
      </w:r>
      <w:r w:rsidR="004525E8">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w:t>
      </w:r>
      <w:r w:rsidR="005C4FC4">
        <w:lastRenderedPageBreak/>
        <w:t xml:space="preserve">produced. We then constrained our model to enforce </w:t>
      </w:r>
      <w:r w:rsidR="00B75001">
        <w:t xml:space="preserve">a solely </w:t>
      </w:r>
      <w:proofErr w:type="spellStart"/>
      <w:r w:rsidR="00B75001">
        <w:t>anaplerotic</w:t>
      </w:r>
      <w:proofErr w:type="spellEnd"/>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gene knockout predictions,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5D5957E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BF0803">
        <w:t xml:space="preserve"> produces sulfite, a </w:t>
      </w:r>
      <w:r w:rsidR="006B0C00">
        <w:t>methanogenesis</w:t>
      </w:r>
      <w:r w:rsidR="00BF0803">
        <w:t xml:space="preserve"> </w:t>
      </w:r>
      <w:r w:rsidR="00BF0803">
        <w:lastRenderedPageBreak/>
        <w:t>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2FAF79FF"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ins w:id="108" w:author="John Leigh" w:date="2016-01-26T19:47:00Z">
        <w:r w:rsidR="00D52089">
          <w:t xml:space="preserve"> </w:t>
        </w:r>
      </w:ins>
      <w:ins w:id="109" w:author="John Leigh" w:date="2016-01-26T19:51:00Z">
        <w:r w:rsidR="00D52089">
          <w:t>Using this value, we calculated</w:t>
        </w:r>
      </w:ins>
      <w:ins w:id="110" w:author="John Leigh" w:date="2016-01-26T19:48:00Z">
        <w:r w:rsidR="00D52089">
          <w:t xml:space="preserve"> measured growth yields based </w:t>
        </w:r>
      </w:ins>
      <w:ins w:id="111" w:author="John Leigh" w:date="2016-01-26T19:57:00Z">
        <w:r w:rsidR="006B7DE9">
          <w:t xml:space="preserve">on </w:t>
        </w:r>
      </w:ins>
      <w:ins w:id="112" w:author="John Leigh" w:date="2016-01-26T19:52:00Z">
        <w:r w:rsidR="00D52089">
          <w:t xml:space="preserve">growth rates (equal to dilution rates) </w:t>
        </w:r>
      </w:ins>
      <w:ins w:id="113" w:author="John Leigh" w:date="2016-01-26T19:48:00Z">
        <w:r w:rsidR="00D52089">
          <w:t>and measured methane evolution rates</w:t>
        </w:r>
      </w:ins>
      <w:ins w:id="114" w:author="John Leigh" w:date="2016-01-27T13:57:00Z">
        <w:r w:rsidR="00B156F4">
          <w:t xml:space="preserve"> (Methods)</w:t>
        </w:r>
      </w:ins>
      <w:ins w:id="115" w:author="John Leigh" w:date="2016-01-26T19:52:00Z">
        <w:r w:rsidR="00D52089">
          <w:t>.  Measured growth yields are plotted in Figure 2</w:t>
        </w:r>
      </w:ins>
      <w:ins w:id="116" w:author="John Leigh" w:date="2016-01-26T20:16:00Z">
        <w:r w:rsidR="007E3BB7">
          <w:t xml:space="preserve"> for 9 independent steady state time points</w:t>
        </w:r>
      </w:ins>
      <w:ins w:id="117" w:author="John Leigh" w:date="2016-01-26T19:52:00Z">
        <w:r w:rsidR="00D52089">
          <w:t>.</w:t>
        </w:r>
      </w:ins>
    </w:p>
    <w:p w14:paraId="19FBD74F" w14:textId="57B77FB2" w:rsidR="00C82E52" w:rsidRDefault="00083FBB" w:rsidP="007A2129">
      <w:pPr>
        <w:spacing w:line="480" w:lineRule="auto"/>
      </w:pPr>
      <w:ins w:id="118" w:author="John Leigh" w:date="2016-01-26T20:17:00Z">
        <w:r>
          <w:t>We then tested our model by generating growth yield predictions and comparing them to measured growth yields.</w:t>
        </w:r>
      </w:ins>
      <w:del w:id="119" w:author="John Leigh" w:date="2016-01-26T20:17:00Z">
        <w:r w:rsidR="00966C6C" w:rsidDel="00083FBB">
          <w:delText xml:space="preserve">Using </w:delText>
        </w:r>
        <w:r w:rsidR="00FF158A" w:rsidDel="00083FBB">
          <w:delText>this</w:delText>
        </w:r>
        <w:r w:rsidR="00966C6C" w:rsidDel="00083FBB">
          <w:delText xml:space="preserve"> calibrated cell density value</w:delText>
        </w:r>
        <w:r w:rsidR="00FF158A" w:rsidDel="00083FBB">
          <w:delText xml:space="preserve"> with growth data from the chemostat experiments</w:delText>
        </w:r>
        <w:r w:rsidR="00966C6C" w:rsidDel="00083FBB">
          <w:delText>, we calculated me</w:delText>
        </w:r>
        <w:r w:rsidR="00FF158A" w:rsidDel="00083FBB">
          <w:delText>thane evolution and growth rate</w:delText>
        </w:r>
        <w:r w:rsidR="00966C6C" w:rsidDel="00083FBB">
          <w:delText xml:space="preserve"> during H</w:delText>
        </w:r>
        <w:r w:rsidR="00966C6C" w:rsidRPr="00966C6C" w:rsidDel="00083FBB">
          <w:rPr>
            <w:vertAlign w:val="subscript"/>
          </w:rPr>
          <w:delText>2</w:delText>
        </w:r>
        <w:r w:rsidR="00966C6C" w:rsidDel="00083FBB">
          <w:delText>-limited growth</w:delText>
        </w:r>
      </w:del>
      <w:del w:id="120" w:author="John Leigh" w:date="2016-01-26T20:15:00Z">
        <w:r w:rsidR="00FF158A" w:rsidDel="007E3BB7">
          <w:delText xml:space="preserve"> for </w:delText>
        </w:r>
        <w:r w:rsidR="00F960CA" w:rsidDel="007E3BB7">
          <w:delText>9</w:delText>
        </w:r>
        <w:r w:rsidR="00FF158A" w:rsidDel="007E3BB7">
          <w:delText xml:space="preserve"> independent steady state time points</w:delText>
        </w:r>
      </w:del>
      <w:r w:rsidR="00966C6C">
        <w:t xml:space="preserve">. </w:t>
      </w:r>
      <w:del w:id="121" w:author="John Leigh" w:date="2016-01-26T20:19:00Z">
        <w:r w:rsidR="00966C6C" w:rsidDel="00083FBB">
          <w:delText>Prior to testing our model on this dataset, we also</w:delText>
        </w:r>
      </w:del>
      <w:ins w:id="122" w:author="John Leigh" w:date="2016-01-26T20:19:00Z">
        <w:r>
          <w:t>We</w:t>
        </w:r>
      </w:ins>
      <w:r w:rsidR="00966C6C">
        <w:t xml:space="preserve"> recognized that our model was essentially untrained in terms of </w:t>
      </w:r>
      <w:commentRangeStart w:id="123"/>
      <w:r w:rsidR="00966C6C">
        <w:t>ATP maintenance</w:t>
      </w:r>
      <w:r w:rsidR="00B65741">
        <w:t xml:space="preserve"> and contained automated values from our first draft reconstruction</w:t>
      </w:r>
      <w:commentRangeEnd w:id="123"/>
      <w:r w:rsidR="00B91F1A">
        <w:rPr>
          <w:rStyle w:val="CommentReference"/>
          <w:rFonts w:ascii="Calibri" w:hAnsi="Calibri"/>
        </w:rPr>
        <w:commentReference w:id="123"/>
      </w:r>
      <w:r w:rsidR="00966C6C">
        <w:t xml:space="preserve">. </w:t>
      </w:r>
      <w:r w:rsidR="00B65741">
        <w:t xml:space="preserve">Growth yield predictions can vary considerably in response to model ATP maintenance energies </w:t>
      </w:r>
      <w:r w:rsidR="00B65741">
        <w:fldChar w:fldCharType="begin"/>
      </w:r>
      <w:r w:rsidR="007C0A49">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7C0A49" w:rsidRPr="007C0A49">
        <w:t>(67)</w:t>
      </w:r>
      <w:r w:rsidR="00B65741">
        <w:fldChar w:fldCharType="end"/>
      </w:r>
      <w:r w:rsidR="00B65741">
        <w:t xml:space="preserve">, thus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w:t>
      </w:r>
      <w:r w:rsidR="00B65741">
        <w:lastRenderedPageBreak/>
        <w:t>training and testing on the same set of samples. We addressed both concerns by performing leave one out cross validation (LOOCV) on our full dataset (</w:t>
      </w:r>
      <w:r w:rsidR="00D52762">
        <w:t>Methods</w:t>
      </w:r>
      <w:r w:rsidR="00B65741">
        <w:t>). As shown by Figure 2, using this method allowed us to essentially test our model’s growth yield predictions on</w:t>
      </w:r>
      <w:r w:rsidR="00F960CA">
        <w:t xml:space="preserve"> each</w:t>
      </w:r>
      <w:r w:rsidR="00B65741">
        <w:t xml:space="preserve"> separate test points</w:t>
      </w:r>
      <w:r w:rsidR="00F960CA">
        <w:t xml:space="preserve"> while training on the remaining 8 measurements</w:t>
      </w:r>
      <w:r w:rsidR="00B65741">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420209A0"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124"/>
      <w:r w:rsidR="00552A03">
        <w:t>GAM and NGAM values to</w:t>
      </w:r>
      <w:r w:rsidR="008D38C6">
        <w:t xml:space="preserve"> </w:t>
      </w:r>
      <w:r w:rsidR="006B3255">
        <w:t xml:space="preserve">169.9 </w:t>
      </w:r>
      <w:commentRangeEnd w:id="124"/>
      <w:r w:rsidR="008653F7">
        <w:rPr>
          <w:rStyle w:val="CommentReference"/>
          <w:rFonts w:ascii="Calibri" w:hAnsi="Calibri"/>
        </w:rPr>
        <w:commentReference w:id="124"/>
      </w:r>
      <w:r w:rsidR="006B3255">
        <w:t>and 5.0</w:t>
      </w:r>
      <w:r w:rsidR="005B4979">
        <w:t xml:space="preserve"> (mmol </w:t>
      </w:r>
      <w:ins w:id="125" w:author="John Leigh" w:date="2016-01-26T20:32:00Z">
        <w:r w:rsidR="00C75D13">
          <w:t xml:space="preserve">ATP </w:t>
        </w:r>
      </w:ins>
      <w:r w:rsidR="005B4979">
        <w:t>per grams [cell mass]</w:t>
      </w:r>
      <w:ins w:id="126" w:author="John Leigh" w:date="2016-01-26T20:32:00Z">
        <w:r w:rsidR="00C75D13">
          <w:t xml:space="preserve"> and </w:t>
        </w:r>
        <w:commentRangeStart w:id="127"/>
        <w:r w:rsidR="00C75D13">
          <w:t>mmol ATP per gram [cell mass] h</w:t>
        </w:r>
        <w:r w:rsidR="00C75D13" w:rsidRPr="00B236BD">
          <w:rPr>
            <w:vertAlign w:val="superscript"/>
          </w:rPr>
          <w:t>-1</w:t>
        </w:r>
      </w:ins>
      <w:commentRangeEnd w:id="127"/>
      <w:ins w:id="128" w:author="John Leigh" w:date="2016-01-26T20:33:00Z">
        <w:r w:rsidR="00C75D13">
          <w:rPr>
            <w:rStyle w:val="CommentReference"/>
            <w:rFonts w:ascii="Calibri" w:hAnsi="Calibri"/>
          </w:rPr>
          <w:commentReference w:id="127"/>
        </w:r>
      </w:ins>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w:t>
      </w:r>
      <w:commentRangeStart w:id="129"/>
      <w:r w:rsidR="00676337">
        <w:t>same substrates</w:t>
      </w:r>
      <w:commentRangeEnd w:id="129"/>
      <w:r w:rsidR="008653F7">
        <w:rPr>
          <w:rStyle w:val="CommentReference"/>
          <w:rFonts w:ascii="Calibri" w:hAnsi="Calibri"/>
        </w:rPr>
        <w:commentReference w:id="129"/>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w:t>
      </w:r>
      <w:r w:rsidR="00D808B7" w:rsidRPr="00172A43">
        <w:lastRenderedPageBreak/>
        <w:t xml:space="preserve">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450CBAEC" w14:textId="37680B98" w:rsidR="009F4D6C"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5D7A64">
        <w:t>3</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146BD74A" w14:textId="12D3F863" w:rsidR="00860C6C" w:rsidRPr="00172A43" w:rsidRDefault="00860C6C" w:rsidP="00860C6C">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ins w:id="130" w:author="John Leigh" w:date="2016-01-27T12:50:00Z">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ins>
      <w:r w:rsidRPr="00172A43">
        <w:t xml:space="preserve"> </w:t>
      </w:r>
      <w:del w:id="131" w:author="John Leigh" w:date="2016-01-27T12:51:00Z">
        <w:r w:rsidR="009E1452" w:rsidDel="00BD779D">
          <w:delText>cannot</w:delText>
        </w:r>
        <w:r w:rsidR="009E1452" w:rsidRPr="00172A43" w:rsidDel="00BD779D">
          <w:delText xml:space="preserve"> </w:delText>
        </w:r>
        <w:r w:rsidRPr="00172A43" w:rsidDel="00BD779D">
          <w:delText xml:space="preserve">be expected to be lethal on formate. Even missing multiple hydrogenases, </w:delText>
        </w:r>
      </w:del>
      <w:proofErr w:type="spellStart"/>
      <w:r w:rsidRPr="00172A43">
        <w:t>Eha</w:t>
      </w:r>
      <w:proofErr w:type="spellEnd"/>
      <w:r w:rsidRPr="00172A43">
        <w:t xml:space="preserve"> hydrogenase remains active in each mutant and can use </w:t>
      </w:r>
      <w:del w:id="132" w:author="John Leigh" w:date="2016-01-27T12:52:00Z">
        <w:r w:rsidRPr="00172A43" w:rsidDel="00BD779D">
          <w:delText xml:space="preserve">the </w:delText>
        </w:r>
      </w:del>
      <w:ins w:id="133" w:author="John Leigh" w:date="2016-01-27T12:52:00Z">
        <w:r w:rsidR="00BD779D">
          <w:t>this</w:t>
        </w:r>
        <w:r w:rsidR="00BD779D" w:rsidRPr="00172A43">
          <w:t xml:space="preserve"> </w:t>
        </w:r>
      </w:ins>
      <w:ins w:id="134" w:author="John Leigh" w:date="2016-01-27T12:51:00Z">
        <w:r w:rsidR="00BD779D">
          <w:t xml:space="preserve">hydrogen </w:t>
        </w:r>
      </w:ins>
      <w:del w:id="135" w:author="John Leigh" w:date="2016-01-27T12:50:00Z">
        <w:r w:rsidRPr="00172A43" w:rsidDel="00BD779D">
          <w:delText xml:space="preserve">small amounts of hydrogen synthesized in biosynthetic reactions </w:delText>
        </w:r>
      </w:del>
      <w:r w:rsidRPr="00172A43">
        <w:t xml:space="preserve">to supply </w:t>
      </w:r>
      <w:proofErr w:type="spellStart"/>
      <w:r w:rsidRPr="00172A43">
        <w:t>anaplerotic</w:t>
      </w:r>
      <w:proofErr w:type="spellEnd"/>
      <w:r w:rsidRPr="00172A43">
        <w:t xml:space="preserve"> reduced ferredoxin for methanogenesis. However, in reality </w:t>
      </w:r>
      <w:del w:id="136" w:author="John Leigh" w:date="2016-01-27T12:52:00Z">
        <w:r w:rsidRPr="00172A43" w:rsidDel="00BD779D">
          <w:delText xml:space="preserve">the Eha hydrogenase is not 100% efficient and requires </w:delText>
        </w:r>
      </w:del>
      <w:r>
        <w:t>a</w:t>
      </w:r>
      <w:r w:rsidR="009E1452">
        <w:t>n additional</w:t>
      </w:r>
      <w:r>
        <w:t xml:space="preserve"> non-stoichiometric</w:t>
      </w:r>
      <w:r w:rsidRPr="00172A43">
        <w:t xml:space="preserve"> amount of hydrogen </w:t>
      </w:r>
      <w:ins w:id="137" w:author="John Leigh" w:date="2016-01-27T12:52:00Z">
        <w:r w:rsidR="00BD779D">
          <w:t>is required</w:t>
        </w:r>
      </w:ins>
      <w:del w:id="138" w:author="John Leigh" w:date="2016-01-27T12:53:00Z">
        <w:r w:rsidRPr="00172A43" w:rsidDel="00BD779D">
          <w:delText>in order to function</w:delText>
        </w:r>
      </w:del>
      <w:r w:rsidRPr="00172A43">
        <w:t>. Thus, the</w:t>
      </w:r>
      <w:r>
        <w:t xml:space="preserve"> actual</w:t>
      </w:r>
      <w:r w:rsidRPr="00172A43">
        <w:t xml:space="preserve"> mutants cannot grow on formate alone and require hydrogen</w:t>
      </w:r>
      <w:del w:id="139" w:author="John Leigh" w:date="2016-01-27T12:53:00Z">
        <w:r w:rsidRPr="00172A43" w:rsidDel="00BD779D">
          <w:delText>, even though said hydrogen is required for operation of Eha, not for methane synthesis</w:delText>
        </w:r>
      </w:del>
      <w:r w:rsidRPr="00172A43">
        <w:t>.</w:t>
      </w:r>
      <w:commentRangeStart w:id="140"/>
      <w:r w:rsidRPr="00172A43">
        <w:t xml:space="preserve"> </w:t>
      </w:r>
      <w:commentRangeEnd w:id="140"/>
      <w:r w:rsidR="00BD779D">
        <w:rPr>
          <w:rStyle w:val="CommentReference"/>
          <w:rFonts w:ascii="Calibri" w:hAnsi="Calibri"/>
        </w:rPr>
        <w:commentReference w:id="140"/>
      </w:r>
    </w:p>
    <w:p w14:paraId="082EE669" w14:textId="77777777" w:rsidR="00992E1B" w:rsidRDefault="00992E1B" w:rsidP="00992E1B">
      <w:pPr>
        <w:pStyle w:val="Heading2"/>
      </w:pPr>
      <w:r>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w:t>
      </w:r>
      <w:r w:rsidR="004B077E">
        <w:lastRenderedPageBreak/>
        <w:t xml:space="preserve">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mmol/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w:t>
      </w:r>
      <w:commentRangeStart w:id="141"/>
      <w:r w:rsidR="006D6FE3">
        <w:t>itself</w:t>
      </w:r>
      <w:commentRangeEnd w:id="141"/>
      <w:r w:rsidR="00967F47" w:rsidRPr="00FA2B14">
        <w:rPr>
          <w:rStyle w:val="CommentReference"/>
          <w:rFonts w:ascii="Calibri" w:hAnsi="Calibri"/>
        </w:rPr>
        <w:commentReference w:id="141"/>
      </w:r>
      <w:r w:rsidR="006D6FE3">
        <w:t xml:space="preserve">.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142"/>
      </w:r>
    </w:p>
    <w:p w14:paraId="033159FA" w14:textId="5B6062CA"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 xml:space="preserve">is </w:t>
      </w:r>
      <w:proofErr w:type="gramStart"/>
      <w:r w:rsidR="00D04532">
        <w:t>also</w:t>
      </w:r>
      <w:r w:rsidR="00322F94">
        <w:t xml:space="preserve">  connected</w:t>
      </w:r>
      <w:proofErr w:type="gramEnd"/>
      <w:r w:rsidR="00322F94">
        <w:t xml:space="preserve">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lastRenderedPageBreak/>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oxidative (electron transport) phosphorylation</w:t>
      </w:r>
      <w:commentRangeStart w:id="143"/>
      <w:r w:rsidR="006B28DA">
        <w:t xml:space="preserve"> </w:t>
      </w:r>
      <w:commentRangeEnd w:id="143"/>
      <w:r w:rsidR="006B28DA">
        <w:rPr>
          <w:rStyle w:val="CommentReference"/>
          <w:rFonts w:ascii="Calibri" w:hAnsi="Calibri"/>
        </w:rPr>
        <w:commentReference w:id="143"/>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lastRenderedPageBreak/>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05A295B5" w14:textId="77777777" w:rsidR="009905DC" w:rsidRDefault="00A40676" w:rsidP="006F5195">
      <w:pPr>
        <w:pStyle w:val="Bibliography"/>
      </w:pPr>
      <w:r>
        <w:fldChar w:fldCharType="begin"/>
      </w:r>
      <w:r w:rsidR="007C0A49">
        <w:instrText xml:space="preserve"> ADDIN ZOTERO_BIBL {"custom":[]} CSL_BIBLIOGRAPHY </w:instrText>
      </w:r>
      <w:r>
        <w:fldChar w:fldCharType="separate"/>
      </w:r>
      <w:r w:rsidR="009905DC">
        <w:t xml:space="preserve">1. </w:t>
      </w:r>
      <w:r w:rsidR="009905DC">
        <w:tab/>
      </w:r>
      <w:r w:rsidR="009905DC">
        <w:rPr>
          <w:b/>
          <w:bCs/>
        </w:rPr>
        <w:t>Haynes CA</w:t>
      </w:r>
      <w:r w:rsidR="009905DC">
        <w:t xml:space="preserve">, </w:t>
      </w:r>
      <w:r w:rsidR="009905DC">
        <w:rPr>
          <w:b/>
          <w:bCs/>
        </w:rPr>
        <w:t>Gonzalez R</w:t>
      </w:r>
      <w:r w:rsidR="009905DC">
        <w:t xml:space="preserve">. 2014. Rethinking biological activation of methane and conversion to liquid fuels. Nat Chem Biol </w:t>
      </w:r>
      <w:r w:rsidR="009905DC">
        <w:rPr>
          <w:b/>
          <w:bCs/>
        </w:rPr>
        <w:t>10</w:t>
      </w:r>
      <w:r w:rsidR="009905DC">
        <w:t>:331–339.</w:t>
      </w:r>
    </w:p>
    <w:p w14:paraId="4955F487" w14:textId="77777777" w:rsidR="009905DC" w:rsidRDefault="009905DC" w:rsidP="006F5195">
      <w:pPr>
        <w:pStyle w:val="Bibliography"/>
      </w:pPr>
      <w:r>
        <w:t xml:space="preserve">2. </w:t>
      </w:r>
      <w:r>
        <w:tab/>
      </w:r>
      <w:r>
        <w:rPr>
          <w:b/>
          <w:bCs/>
        </w:rPr>
        <w:t>Levi M</w:t>
      </w:r>
      <w:r>
        <w:t xml:space="preserve">. 2013. Climate consequences of natural gas as a bridge fuel. Clim Change </w:t>
      </w:r>
      <w:r>
        <w:rPr>
          <w:b/>
          <w:bCs/>
        </w:rPr>
        <w:t>118</w:t>
      </w:r>
      <w:r>
        <w:t>:609–623.</w:t>
      </w:r>
    </w:p>
    <w:p w14:paraId="0192CC98" w14:textId="77777777" w:rsidR="009905DC" w:rsidRDefault="009905DC" w:rsidP="006F5195">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7BF85C2" w14:textId="77777777" w:rsidR="009905DC" w:rsidRDefault="009905DC" w:rsidP="006F5195">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097B5992" w14:textId="77777777" w:rsidR="009905DC" w:rsidRDefault="009905DC" w:rsidP="006F5195">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5C27D8E1" w14:textId="77777777" w:rsidR="009905DC" w:rsidRDefault="009905DC" w:rsidP="006F5195">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7FB81B55" w14:textId="77777777" w:rsidR="009905DC" w:rsidRDefault="009905DC" w:rsidP="006F5195">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54FD85C9" w14:textId="77777777" w:rsidR="009905DC" w:rsidRDefault="009905DC" w:rsidP="006F5195">
      <w:pPr>
        <w:pStyle w:val="Bibliography"/>
      </w:pPr>
      <w:r>
        <w:t xml:space="preserve">8. </w:t>
      </w:r>
      <w:r>
        <w:tab/>
        <w:t xml:space="preserve"> structure of func of enzymes H2CO2 pathway 2002.pdf.</w:t>
      </w:r>
    </w:p>
    <w:p w14:paraId="1D025E3E" w14:textId="77777777" w:rsidR="009905DC" w:rsidRDefault="009905DC" w:rsidP="006F5195">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7EE62B6A" w14:textId="77777777" w:rsidR="009905DC" w:rsidRDefault="009905DC" w:rsidP="006F5195">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5F1C78DE" w14:textId="77777777" w:rsidR="009905DC" w:rsidRDefault="009905DC" w:rsidP="006F5195">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6255C41F" w14:textId="77777777" w:rsidR="009905DC" w:rsidRDefault="009905DC" w:rsidP="006F5195">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0F51D38C" w14:textId="77777777" w:rsidR="009905DC" w:rsidRDefault="009905DC" w:rsidP="006F5195">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512D661E" w14:textId="77777777" w:rsidR="009905DC" w:rsidRDefault="009905DC" w:rsidP="006F5195">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55B378F2" w14:textId="77777777" w:rsidR="009905DC" w:rsidRDefault="009905DC" w:rsidP="006F5195">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6133B2E7" w14:textId="77777777" w:rsidR="009905DC" w:rsidRDefault="009905DC" w:rsidP="006F5195">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176343B4" w14:textId="77777777" w:rsidR="009905DC" w:rsidRDefault="009905DC" w:rsidP="006F5195">
      <w:pPr>
        <w:pStyle w:val="Bibliography"/>
      </w:pPr>
      <w:r>
        <w:lastRenderedPageBreak/>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56290690" w14:textId="77777777" w:rsidR="009905DC" w:rsidRDefault="009905DC" w:rsidP="006F5195">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7EEDA8A9" w14:textId="77777777" w:rsidR="009905DC" w:rsidRDefault="009905DC" w:rsidP="006F5195">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7E6C603D" w14:textId="77777777" w:rsidR="009905DC" w:rsidRDefault="009905DC" w:rsidP="006F5195">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1EB50650" w14:textId="77777777" w:rsidR="009905DC" w:rsidRDefault="009905DC" w:rsidP="006F5195">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21BFF22C" w14:textId="77777777" w:rsidR="009905DC" w:rsidRDefault="009905DC" w:rsidP="006F5195">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BBA43EB" w14:textId="77777777" w:rsidR="009905DC" w:rsidRDefault="009905DC" w:rsidP="006F5195">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13CC8895" w14:textId="77777777" w:rsidR="009905DC" w:rsidRDefault="009905DC" w:rsidP="006F5195">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28A0796C" w14:textId="77777777" w:rsidR="009905DC" w:rsidRDefault="009905DC" w:rsidP="006F5195">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2F5EEE0A" w14:textId="77777777" w:rsidR="009905DC" w:rsidRDefault="009905DC" w:rsidP="006F5195">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67DECC3F" w14:textId="77777777" w:rsidR="009905DC" w:rsidRDefault="009905DC" w:rsidP="006F5195">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694E8C30" w14:textId="77777777" w:rsidR="009905DC" w:rsidRDefault="009905DC" w:rsidP="006F5195">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0564FE95" w14:textId="77777777" w:rsidR="009905DC" w:rsidRDefault="009905DC" w:rsidP="006F5195">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0E87583F" w14:textId="77777777" w:rsidR="009905DC" w:rsidRDefault="009905DC" w:rsidP="006F5195">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7951329D" w14:textId="77777777" w:rsidR="009905DC" w:rsidRDefault="009905DC" w:rsidP="006F5195">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3B0FA70C" w14:textId="77777777" w:rsidR="009905DC" w:rsidRDefault="009905DC" w:rsidP="006F5195">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6288547E" w14:textId="77777777" w:rsidR="009905DC" w:rsidRDefault="009905DC" w:rsidP="006F5195">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231E5D83" w14:textId="77777777" w:rsidR="009905DC" w:rsidRDefault="009905DC" w:rsidP="006F5195">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5EF6281B" w14:textId="77777777" w:rsidR="009905DC" w:rsidRDefault="009905DC" w:rsidP="006F5195">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246D7285" w14:textId="77777777" w:rsidR="009905DC" w:rsidRDefault="009905DC" w:rsidP="006F5195">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15CF2293" w14:textId="77777777" w:rsidR="009905DC" w:rsidRDefault="009905DC" w:rsidP="006F5195">
      <w:pPr>
        <w:pStyle w:val="Bibliography"/>
      </w:pPr>
      <w:r>
        <w:lastRenderedPageBreak/>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466E151A" w14:textId="77777777" w:rsidR="009905DC" w:rsidRDefault="009905DC" w:rsidP="006F5195">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082C6D07" w14:textId="77777777" w:rsidR="009905DC" w:rsidRDefault="009905DC" w:rsidP="006F5195">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2B5F4C35" w14:textId="77777777" w:rsidR="009905DC" w:rsidRDefault="009905DC" w:rsidP="006F5195">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01FB5C9B" w14:textId="77777777" w:rsidR="009905DC" w:rsidRDefault="009905DC" w:rsidP="006F5195">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31C6780" w14:textId="77777777" w:rsidR="009905DC" w:rsidRDefault="009905DC" w:rsidP="006F5195">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13BB4E08" w14:textId="77777777" w:rsidR="009905DC" w:rsidRDefault="009905DC" w:rsidP="006F5195">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13AD39B0" w14:textId="77777777" w:rsidR="009905DC" w:rsidRDefault="009905DC" w:rsidP="006F5195">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778AD1ED" w14:textId="77777777" w:rsidR="009905DC" w:rsidRDefault="009905DC" w:rsidP="006F5195">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23A46BC2" w14:textId="77777777" w:rsidR="009905DC" w:rsidRDefault="009905DC" w:rsidP="006F5195">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75C6B249" w14:textId="77777777" w:rsidR="009905DC" w:rsidRDefault="009905DC" w:rsidP="006F5195">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62B29F4A" w14:textId="77777777" w:rsidR="009905DC" w:rsidRDefault="009905DC" w:rsidP="006F5195">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7995D4FD" w14:textId="77777777" w:rsidR="009905DC" w:rsidRDefault="009905DC" w:rsidP="006F5195">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0418D876" w14:textId="77777777" w:rsidR="009905DC" w:rsidRDefault="009905DC" w:rsidP="006F5195">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4834E595" w14:textId="77777777" w:rsidR="009905DC" w:rsidRDefault="009905DC" w:rsidP="006F5195">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3058603E" w14:textId="77777777" w:rsidR="009905DC" w:rsidRDefault="009905DC" w:rsidP="006F5195">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4970FF91" w14:textId="77777777" w:rsidR="009905DC" w:rsidRDefault="009905DC" w:rsidP="006F5195">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0F093DBD" w14:textId="77777777" w:rsidR="009905DC" w:rsidRDefault="009905DC" w:rsidP="006F5195">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709229E3" w14:textId="77777777" w:rsidR="009905DC" w:rsidRDefault="009905DC" w:rsidP="006F5195">
      <w:pPr>
        <w:pStyle w:val="Bibliography"/>
      </w:pPr>
      <w:r>
        <w:lastRenderedPageBreak/>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25DEC71" w14:textId="77777777" w:rsidR="009905DC" w:rsidRDefault="009905DC" w:rsidP="006F5195">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8447202" w14:textId="77777777" w:rsidR="009905DC" w:rsidRDefault="009905DC" w:rsidP="006F5195">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54D69117" w14:textId="77777777" w:rsidR="009905DC" w:rsidRDefault="009905DC" w:rsidP="006F5195">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688FB71" w14:textId="77777777" w:rsidR="009905DC" w:rsidRDefault="009905DC" w:rsidP="006F5195">
      <w:pPr>
        <w:pStyle w:val="Bibliography"/>
      </w:pPr>
      <w:r>
        <w:t xml:space="preserve">59. </w:t>
      </w:r>
      <w:r>
        <w:tab/>
      </w:r>
      <w:r>
        <w:rPr>
          <w:b/>
          <w:bCs/>
        </w:rPr>
        <w:t>Thauer RK</w:t>
      </w:r>
      <w:r>
        <w:t xml:space="preserve">. 2012. The Wolfe cycle comes full circle. Proc Natl Acad Sci </w:t>
      </w:r>
      <w:r>
        <w:rPr>
          <w:b/>
          <w:bCs/>
        </w:rPr>
        <w:t>109</w:t>
      </w:r>
      <w:r>
        <w:t>:15084–15085.</w:t>
      </w:r>
    </w:p>
    <w:p w14:paraId="102300F6" w14:textId="77777777" w:rsidR="009905DC" w:rsidRDefault="009905DC" w:rsidP="006F5195">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29E887DA" w14:textId="77777777" w:rsidR="009905DC" w:rsidRDefault="009905DC" w:rsidP="006F5195">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58B08FA9" w14:textId="77777777" w:rsidR="009905DC" w:rsidRDefault="009905DC" w:rsidP="006F5195">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08841B97" w14:textId="77777777" w:rsidR="009905DC" w:rsidRDefault="009905DC" w:rsidP="006F5195">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4F23377C" w14:textId="77777777" w:rsidR="009905DC" w:rsidRDefault="009905DC" w:rsidP="006F5195">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151482C4" w14:textId="77777777" w:rsidR="009905DC" w:rsidRDefault="009905DC" w:rsidP="006F5195">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4EE95033" w14:textId="77777777" w:rsidR="009905DC" w:rsidRDefault="009905DC" w:rsidP="006F5195">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67B69ACD" w14:textId="77777777" w:rsidR="009905DC" w:rsidRDefault="009905DC" w:rsidP="006F5195">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35DA85A" w14:textId="77777777" w:rsidR="009905DC" w:rsidRDefault="009905DC" w:rsidP="006F5195">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1B106488" w14:textId="77777777" w:rsidR="009905DC" w:rsidRDefault="009905DC" w:rsidP="006F5195">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5EED7518" w14:textId="77777777" w:rsidR="009905DC" w:rsidRDefault="009905DC" w:rsidP="006F5195">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6B202B1" w14:textId="77777777" w:rsidR="009905DC" w:rsidRDefault="009905DC" w:rsidP="006F5195">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061E2C80" w14:textId="77777777" w:rsidR="009905DC" w:rsidRDefault="009905DC" w:rsidP="006F5195">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4E9DE911" w14:textId="77777777" w:rsidR="009905DC" w:rsidRDefault="009905DC" w:rsidP="006F5195">
      <w:pPr>
        <w:pStyle w:val="Bibliography"/>
      </w:pPr>
      <w:r>
        <w:lastRenderedPageBreak/>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77777777" w:rsidR="0098443E" w:rsidRPr="000B43BF" w:rsidRDefault="0098443E" w:rsidP="000B43BF">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2</w:t>
      </w:r>
      <w:r w:rsidRPr="00DB27A6">
        <w:rPr>
          <w:b w:val="0"/>
          <w:color w:val="auto"/>
          <w:sz w:val="20"/>
          <w:szCs w:val="20"/>
        </w:rPr>
        <w:fldChar w:fldCharType="end"/>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102E63A4"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00F53A02">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4"/>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hn Leigh" w:date="2016-01-28T11:12:00Z" w:initials="JL">
    <w:p w14:paraId="5B8BE021" w14:textId="6F50981B" w:rsidR="003E19FC" w:rsidRDefault="003E19FC">
      <w:pPr>
        <w:pStyle w:val="CommentText"/>
      </w:pPr>
      <w:r>
        <w:rPr>
          <w:rStyle w:val="CommentReference"/>
        </w:rPr>
        <w:annotationRef/>
      </w:r>
      <w:r>
        <w:t>Is this “</w:t>
      </w:r>
      <w:r w:rsidRPr="00FA2B14">
        <w:rPr>
          <w:rFonts w:eastAsia="MS Mincho"/>
        </w:rPr>
        <w:t>the default H</w:t>
      </w:r>
      <w:r w:rsidRPr="00FA2B14">
        <w:rPr>
          <w:rFonts w:eastAsia="MS Mincho"/>
          <w:vertAlign w:val="subscript"/>
        </w:rPr>
        <w:t>2</w:t>
      </w:r>
      <w:r w:rsidRPr="00FA2B14">
        <w:rPr>
          <w:rFonts w:eastAsia="MS Mincho"/>
        </w:rPr>
        <w:t xml:space="preserve"> + CO</w:t>
      </w:r>
      <w:r w:rsidRPr="00FA2B14">
        <w:rPr>
          <w:rFonts w:eastAsia="MS Mincho"/>
          <w:vertAlign w:val="subscript"/>
        </w:rPr>
        <w:t>2</w:t>
      </w:r>
      <w:r w:rsidRPr="00FA2B14">
        <w:rPr>
          <w:rFonts w:eastAsia="MS Mincho"/>
        </w:rPr>
        <w:t xml:space="preserve"> media formulation supplemented with acetate (</w:t>
      </w:r>
      <w:proofErr w:type="spellStart"/>
      <w:r w:rsidRPr="00FA2B14">
        <w:rPr>
          <w:rFonts w:eastAsia="MS Mincho"/>
        </w:rPr>
        <w:t>McNA</w:t>
      </w:r>
      <w:proofErr w:type="spellEnd"/>
      <w:r w:rsidRPr="00FA2B14">
        <w:rPr>
          <w:rFonts w:eastAsia="MS Mincho"/>
        </w:rPr>
        <w:t xml:space="preserve"> medium)</w:t>
      </w:r>
      <w:r>
        <w:rPr>
          <w:rFonts w:eastAsia="MS Mincho"/>
        </w:rPr>
        <w:t>”?</w:t>
      </w:r>
    </w:p>
  </w:comment>
  <w:comment w:id="7" w:author="John Leigh" w:date="2016-01-28T11:12:00Z" w:initials="JL">
    <w:p w14:paraId="6F5D3031" w14:textId="77777777" w:rsidR="003E19FC" w:rsidRDefault="003E19FC" w:rsidP="00083FBB">
      <w:pPr>
        <w:pStyle w:val="CommentText"/>
      </w:pPr>
      <w:r>
        <w:rPr>
          <w:rStyle w:val="CommentReference"/>
        </w:rPr>
        <w:annotationRef/>
      </w:r>
      <w:r>
        <w:t>These aren’t really time points, are they?</w:t>
      </w:r>
    </w:p>
  </w:comment>
  <w:comment w:id="9" w:author="John Leigh" w:date="2016-01-28T11:12:00Z" w:initials="JL">
    <w:p w14:paraId="5B734BB2" w14:textId="0EB957D9" w:rsidR="003E19FC" w:rsidRDefault="003E19FC">
      <w:pPr>
        <w:pStyle w:val="CommentText"/>
      </w:pPr>
      <w:r>
        <w:rPr>
          <w:rStyle w:val="CommentReference"/>
        </w:rPr>
        <w:annotationRef/>
      </w:r>
      <w:r>
        <w:t>Specify what was used for a blank.  H2O?</w:t>
      </w:r>
    </w:p>
  </w:comment>
  <w:comment w:id="12" w:author="John Leigh" w:date="2016-01-28T11:12:00Z" w:initials="JL">
    <w:p w14:paraId="170B53B3" w14:textId="5B51E8DC" w:rsidR="003E19FC" w:rsidRDefault="003E19FC">
      <w:pPr>
        <w:pStyle w:val="CommentText"/>
      </w:pPr>
      <w:r>
        <w:rPr>
          <w:rStyle w:val="CommentReference"/>
        </w:rPr>
        <w:annotationRef/>
      </w:r>
      <w:r>
        <w:t>I moved this because I think it refers to actual measured growth yields, not predicted growth yields.  Am I correct?</w:t>
      </w:r>
    </w:p>
  </w:comment>
  <w:comment w:id="57" w:author="John Leigh" w:date="2016-01-28T11:12:00Z" w:initials="JL">
    <w:p w14:paraId="081DB59E" w14:textId="4FC40F50" w:rsidR="003E19FC" w:rsidRDefault="003E19FC">
      <w:pPr>
        <w:pStyle w:val="CommentText"/>
      </w:pPr>
      <w:r>
        <w:rPr>
          <w:rStyle w:val="CommentReference"/>
        </w:rPr>
        <w:annotationRef/>
      </w:r>
      <w:r>
        <w:t>These aren’t really time points, are they?</w:t>
      </w:r>
    </w:p>
  </w:comment>
  <w:comment w:id="58" w:author="John Leigh" w:date="2016-01-28T11:12:00Z" w:initials="JL">
    <w:p w14:paraId="2B48BA92" w14:textId="2A1F3F9D" w:rsidR="003E19FC" w:rsidRDefault="003E19FC">
      <w:pPr>
        <w:pStyle w:val="CommentText"/>
      </w:pPr>
      <w:r>
        <w:rPr>
          <w:rStyle w:val="CommentReference"/>
        </w:rPr>
        <w:annotationRef/>
      </w:r>
      <w:proofErr w:type="gramStart"/>
      <w:r>
        <w:t>likewise</w:t>
      </w:r>
      <w:proofErr w:type="gramEnd"/>
    </w:p>
  </w:comment>
  <w:comment w:id="98" w:author="Administrator" w:date="2016-01-28T11:12:00Z" w:initials="A">
    <w:p w14:paraId="7949D5C1" w14:textId="2AEFB493" w:rsidR="003E19FC" w:rsidRDefault="003E19FC">
      <w:pPr>
        <w:pStyle w:val="CommentText"/>
      </w:pPr>
      <w:r>
        <w:rPr>
          <w:rStyle w:val="CommentReference"/>
        </w:rPr>
        <w:annotationRef/>
      </w:r>
      <w:r>
        <w:t>These numbers may need slight updates before final submission</w:t>
      </w:r>
    </w:p>
  </w:comment>
  <w:comment w:id="100" w:author="John Leigh" w:date="2016-01-28T11:12:00Z" w:initials="JL">
    <w:p w14:paraId="44765985" w14:textId="12640B85" w:rsidR="003E19FC" w:rsidRDefault="003E19FC">
      <w:pPr>
        <w:pStyle w:val="CommentText"/>
      </w:pPr>
      <w:r>
        <w:rPr>
          <w:rStyle w:val="CommentReference"/>
        </w:rPr>
        <w:annotationRef/>
      </w:r>
      <w:r>
        <w:t xml:space="preserve">I feel like there is some ambiguity in our use of the term hydrogenotrophic.  Here you mean methanogenesis from H2 and CO2, but elsewhere it means methanogenesis in methanogens without cytochromes.  </w:t>
      </w:r>
      <w:proofErr w:type="spellStart"/>
      <w:r>
        <w:t>Thauer</w:t>
      </w:r>
      <w:proofErr w:type="spellEnd"/>
      <w:r>
        <w:t xml:space="preserve"> solved the ambiguity by calling the two types with and without </w:t>
      </w:r>
      <w:proofErr w:type="spellStart"/>
      <w:r>
        <w:t>cyctochromes</w:t>
      </w:r>
      <w:proofErr w:type="spellEnd"/>
      <w:r>
        <w:t>.</w:t>
      </w:r>
    </w:p>
  </w:comment>
  <w:comment w:id="103" w:author="John Leigh" w:date="2016-01-28T11:12:00Z" w:initials="JL">
    <w:p w14:paraId="724B5A55" w14:textId="2F366232" w:rsidR="003E19FC" w:rsidRDefault="003E19FC">
      <w:pPr>
        <w:pStyle w:val="CommentText"/>
      </w:pPr>
      <w:r>
        <w:rPr>
          <w:rStyle w:val="CommentReference"/>
        </w:rPr>
        <w:annotationRef/>
      </w:r>
      <w:r>
        <w:t>?</w:t>
      </w:r>
    </w:p>
  </w:comment>
  <w:comment w:id="104" w:author="John Leigh" w:date="2016-01-28T11:12:00Z" w:initials="JL">
    <w:p w14:paraId="3B3C1637" w14:textId="4B437F38" w:rsidR="003E19FC" w:rsidRDefault="003E19FC">
      <w:pPr>
        <w:pStyle w:val="CommentText"/>
      </w:pPr>
      <w:r>
        <w:rPr>
          <w:rStyle w:val="CommentReference"/>
        </w:rPr>
        <w:annotationRef/>
      </w:r>
      <w:r>
        <w:t xml:space="preserve">How about a pathway figure?  You could use my </w:t>
      </w:r>
      <w:proofErr w:type="spellStart"/>
      <w:r>
        <w:t>powerpoint</w:t>
      </w:r>
      <w:proofErr w:type="spellEnd"/>
      <w:r>
        <w:t xml:space="preserve"> slide as a starting point if you want.  </w:t>
      </w:r>
    </w:p>
  </w:comment>
  <w:comment w:id="106" w:author="John Leigh" w:date="2016-01-28T11:12:00Z" w:initials="JL">
    <w:p w14:paraId="4FB1FB71" w14:textId="5C7EA970" w:rsidR="003E19FC" w:rsidRDefault="003E19FC">
      <w:pPr>
        <w:pStyle w:val="CommentText"/>
      </w:pPr>
      <w:r>
        <w:rPr>
          <w:rStyle w:val="CommentReference"/>
        </w:rPr>
        <w:annotationRef/>
      </w:r>
      <w:r>
        <w:t>Some reviewers may challenge the term energy conservation, since it does not lead directly to ATP.</w:t>
      </w:r>
    </w:p>
  </w:comment>
  <w:comment w:id="107" w:author="John Leigh" w:date="2016-01-28T11:12:00Z" w:initials="JL">
    <w:p w14:paraId="6458A37B" w14:textId="6DB6B4CD" w:rsidR="003E19FC" w:rsidRDefault="003E19FC">
      <w:pPr>
        <w:pStyle w:val="CommentText"/>
      </w:pPr>
      <w:r>
        <w:rPr>
          <w:rStyle w:val="CommentReference"/>
        </w:rPr>
        <w:annotationRef/>
      </w:r>
      <w:r>
        <w:t xml:space="preserve">I have a </w:t>
      </w:r>
      <w:proofErr w:type="spellStart"/>
      <w:r>
        <w:t>powerpoint</w:t>
      </w:r>
      <w:proofErr w:type="spellEnd"/>
      <w:r>
        <w:t xml:space="preserve"> slide of this too, if you want to make it into a figure.</w:t>
      </w:r>
    </w:p>
  </w:comment>
  <w:comment w:id="123" w:author="John Leigh" w:date="2016-01-28T11:12:00Z" w:initials="JL">
    <w:p w14:paraId="63A94308" w14:textId="4D02158D" w:rsidR="003E19FC" w:rsidRDefault="003E19FC">
      <w:pPr>
        <w:pStyle w:val="CommentText"/>
      </w:pPr>
      <w:r>
        <w:rPr>
          <w:rStyle w:val="CommentReference"/>
        </w:rPr>
        <w:annotationRef/>
      </w:r>
      <w:r>
        <w:t xml:space="preserve">It would help me to have an explanation of what goes in to </w:t>
      </w:r>
      <w:proofErr w:type="gramStart"/>
      <w:r>
        <w:t>the  determination</w:t>
      </w:r>
      <w:proofErr w:type="gramEnd"/>
      <w:r>
        <w:t xml:space="preserve"> of these automated values.</w:t>
      </w:r>
    </w:p>
  </w:comment>
  <w:comment w:id="124" w:author="John Leigh" w:date="2016-01-28T11:12:00Z" w:initials="JL">
    <w:p w14:paraId="66F39CDA" w14:textId="2FE3B9A5" w:rsidR="003E19FC" w:rsidRDefault="003E19FC">
      <w:pPr>
        <w:pStyle w:val="CommentText"/>
      </w:pPr>
      <w:r>
        <w:rPr>
          <w:rStyle w:val="CommentReference"/>
        </w:rPr>
        <w:annotationRef/>
      </w:r>
      <w:r>
        <w:t xml:space="preserve">GAM is largely the ATP required for biosynthesis, right?  Should you mention this to enhance understanding of what GAM means?  BTW, your value is not too different from the ATP requirement for biosynthesis of cell mass calculated by </w:t>
      </w:r>
      <w:proofErr w:type="spellStart"/>
      <w:r>
        <w:t>Barny</w:t>
      </w:r>
      <w:proofErr w:type="spellEnd"/>
      <w:r>
        <w:t xml:space="preserve"> Whitman.</w:t>
      </w:r>
    </w:p>
  </w:comment>
  <w:comment w:id="127" w:author="John Leigh" w:date="2016-01-28T11:12:00Z" w:initials="JL">
    <w:p w14:paraId="1F9AA797" w14:textId="3A17667A" w:rsidR="003E19FC" w:rsidRDefault="003E19FC">
      <w:pPr>
        <w:pStyle w:val="CommentText"/>
      </w:pPr>
      <w:r>
        <w:rPr>
          <w:rStyle w:val="CommentReference"/>
        </w:rPr>
        <w:annotationRef/>
      </w:r>
      <w:r>
        <w:t>Correct?</w:t>
      </w:r>
    </w:p>
  </w:comment>
  <w:comment w:id="129" w:author="John Leigh" w:date="2016-01-28T11:12:00Z" w:initials="JL">
    <w:p w14:paraId="53F4DB78" w14:textId="5A16B159" w:rsidR="003E19FC" w:rsidRDefault="003E19FC">
      <w:pPr>
        <w:pStyle w:val="CommentText"/>
      </w:pPr>
      <w:r>
        <w:rPr>
          <w:rStyle w:val="CommentReference"/>
        </w:rPr>
        <w:annotationRef/>
      </w:r>
      <w:r>
        <w:t>How much difference would the presence and absence of acetate make for GAM?</w:t>
      </w:r>
    </w:p>
  </w:comment>
  <w:comment w:id="140" w:author="John Leigh" w:date="2016-01-28T11:12:00Z" w:initials="JL">
    <w:p w14:paraId="7417E618" w14:textId="1ECB0E61" w:rsidR="003E19FC" w:rsidRDefault="003E19FC">
      <w:pPr>
        <w:pStyle w:val="CommentText"/>
      </w:pPr>
      <w:r>
        <w:rPr>
          <w:rStyle w:val="CommentReference"/>
        </w:rPr>
        <w:annotationRef/>
      </w:r>
      <w:r>
        <w:t>I find this explanation convoluted.  Isn’t use of GAPOR in the model a simpler explanation?</w:t>
      </w:r>
    </w:p>
  </w:comment>
  <w:comment w:id="141" w:author="Administrator" w:date="2016-01-28T11:12:00Z" w:initials="A">
    <w:p w14:paraId="76015A91" w14:textId="45DA0298" w:rsidR="003E19FC" w:rsidRDefault="003E19FC">
      <w:pPr>
        <w:pStyle w:val="CommentText"/>
      </w:pPr>
      <w:r>
        <w:rPr>
          <w:rStyle w:val="CommentReference"/>
        </w:rPr>
        <w:annotationRef/>
      </w:r>
      <w:r>
        <w:t>Should I have a result and figure of running this code here? Or does it speak for itself?</w:t>
      </w:r>
    </w:p>
  </w:comment>
  <w:comment w:id="142" w:author="Administrator" w:date="2016-01-28T11:12:00Z" w:initials="A">
    <w:p w14:paraId="2CFC762C" w14:textId="77777777" w:rsidR="003E19FC" w:rsidRDefault="003E19FC">
      <w:pPr>
        <w:pStyle w:val="CommentText"/>
      </w:pPr>
      <w:r>
        <w:rPr>
          <w:rStyle w:val="CommentReference"/>
        </w:rPr>
        <w:annotationRef/>
      </w:r>
      <w:r>
        <w:t>This is very much a “Data Availability” type section; perhaps it deserves its own short section separate from Results?</w:t>
      </w:r>
    </w:p>
  </w:comment>
  <w:comment w:id="143" w:author="John Leigh" w:date="2016-01-28T11:12:00Z" w:initials="JL">
    <w:p w14:paraId="1FE17D64" w14:textId="401C6FD9" w:rsidR="003E19FC" w:rsidRDefault="003E19FC">
      <w:pPr>
        <w:pStyle w:val="CommentText"/>
      </w:pPr>
      <w:r>
        <w:rPr>
          <w:rStyle w:val="CommentReference"/>
        </w:rPr>
        <w:annotationRef/>
      </w:r>
      <w:r>
        <w:t>Our pathway is chemiosmotic too due to sodium ion export and import by ATPas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3941A" w14:textId="77777777" w:rsidR="009207D4" w:rsidRDefault="009207D4" w:rsidP="00516D83">
      <w:pPr>
        <w:spacing w:after="0" w:line="240" w:lineRule="auto"/>
      </w:pPr>
      <w:r>
        <w:separator/>
      </w:r>
    </w:p>
  </w:endnote>
  <w:endnote w:type="continuationSeparator" w:id="0">
    <w:p w14:paraId="591F7B72" w14:textId="77777777" w:rsidR="009207D4" w:rsidRDefault="009207D4"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3E19FC" w:rsidRDefault="003E19FC">
    <w:pPr>
      <w:pStyle w:val="Footer"/>
      <w:jc w:val="center"/>
    </w:pPr>
    <w:r>
      <w:fldChar w:fldCharType="begin"/>
    </w:r>
    <w:r>
      <w:instrText xml:space="preserve"> PAGE   \* MERGEFORMAT </w:instrText>
    </w:r>
    <w:r>
      <w:fldChar w:fldCharType="separate"/>
    </w:r>
    <w:r w:rsidR="00B236BD">
      <w:rPr>
        <w:noProof/>
      </w:rPr>
      <w:t>7</w:t>
    </w:r>
    <w:r>
      <w:rPr>
        <w:noProof/>
      </w:rPr>
      <w:fldChar w:fldCharType="end"/>
    </w:r>
  </w:p>
  <w:p w14:paraId="45C11215" w14:textId="77777777" w:rsidR="003E19FC" w:rsidRDefault="003E19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791007" w14:textId="77777777" w:rsidR="009207D4" w:rsidRDefault="009207D4" w:rsidP="00516D83">
      <w:pPr>
        <w:spacing w:after="0" w:line="240" w:lineRule="auto"/>
      </w:pPr>
      <w:r>
        <w:separator/>
      </w:r>
    </w:p>
  </w:footnote>
  <w:footnote w:type="continuationSeparator" w:id="0">
    <w:p w14:paraId="5E6FA13A" w14:textId="77777777" w:rsidR="009207D4" w:rsidRDefault="009207D4"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7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57B9"/>
    <w:rsid w:val="00037BDF"/>
    <w:rsid w:val="000408FB"/>
    <w:rsid w:val="000433A3"/>
    <w:rsid w:val="00046038"/>
    <w:rsid w:val="00063E5C"/>
    <w:rsid w:val="00066B7A"/>
    <w:rsid w:val="00070CFD"/>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75B4"/>
    <w:rsid w:val="000D34F2"/>
    <w:rsid w:val="000D63C1"/>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6ABD"/>
    <w:rsid w:val="001F26CD"/>
    <w:rsid w:val="001F3FCA"/>
    <w:rsid w:val="001F417F"/>
    <w:rsid w:val="001F4A61"/>
    <w:rsid w:val="001F7E98"/>
    <w:rsid w:val="0021112D"/>
    <w:rsid w:val="00214692"/>
    <w:rsid w:val="00224D24"/>
    <w:rsid w:val="00226F75"/>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4EC0"/>
    <w:rsid w:val="002E5B7E"/>
    <w:rsid w:val="002F28F6"/>
    <w:rsid w:val="002F7577"/>
    <w:rsid w:val="00313809"/>
    <w:rsid w:val="00314946"/>
    <w:rsid w:val="003153D3"/>
    <w:rsid w:val="0031618C"/>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B00CF"/>
    <w:rsid w:val="003C13B2"/>
    <w:rsid w:val="003C36FB"/>
    <w:rsid w:val="003C6A45"/>
    <w:rsid w:val="003C7D79"/>
    <w:rsid w:val="003D5830"/>
    <w:rsid w:val="003E12B1"/>
    <w:rsid w:val="003E19FC"/>
    <w:rsid w:val="003E2C91"/>
    <w:rsid w:val="003E4220"/>
    <w:rsid w:val="003F2775"/>
    <w:rsid w:val="003F49E1"/>
    <w:rsid w:val="004021BA"/>
    <w:rsid w:val="00403FFC"/>
    <w:rsid w:val="00406AA7"/>
    <w:rsid w:val="00407143"/>
    <w:rsid w:val="00407F1B"/>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62FB"/>
    <w:rsid w:val="004913FB"/>
    <w:rsid w:val="00492B43"/>
    <w:rsid w:val="00494656"/>
    <w:rsid w:val="004A10CC"/>
    <w:rsid w:val="004A29F8"/>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78ED"/>
    <w:rsid w:val="00527D1A"/>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081E"/>
    <w:rsid w:val="005A6784"/>
    <w:rsid w:val="005A743B"/>
    <w:rsid w:val="005B2988"/>
    <w:rsid w:val="005B4979"/>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232F3"/>
    <w:rsid w:val="00723D56"/>
    <w:rsid w:val="0072556E"/>
    <w:rsid w:val="00735AAC"/>
    <w:rsid w:val="00737FF9"/>
    <w:rsid w:val="00752D4E"/>
    <w:rsid w:val="00756FF0"/>
    <w:rsid w:val="0076073C"/>
    <w:rsid w:val="007643C9"/>
    <w:rsid w:val="00773758"/>
    <w:rsid w:val="0077549E"/>
    <w:rsid w:val="0078784F"/>
    <w:rsid w:val="0079505E"/>
    <w:rsid w:val="007A2129"/>
    <w:rsid w:val="007A2B72"/>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3495"/>
    <w:rsid w:val="0080785B"/>
    <w:rsid w:val="00815A63"/>
    <w:rsid w:val="008270DA"/>
    <w:rsid w:val="008314CD"/>
    <w:rsid w:val="008367FA"/>
    <w:rsid w:val="00840DEA"/>
    <w:rsid w:val="0084303B"/>
    <w:rsid w:val="0084390A"/>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2520"/>
    <w:rsid w:val="009A6761"/>
    <w:rsid w:val="009B7FEA"/>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57FB"/>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3056C"/>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6DBF"/>
    <w:rsid w:val="00DB7232"/>
    <w:rsid w:val="00DC05CC"/>
    <w:rsid w:val="00DC2671"/>
    <w:rsid w:val="00DC26B4"/>
    <w:rsid w:val="00DD5CAF"/>
    <w:rsid w:val="00DD75BA"/>
    <w:rsid w:val="00DE4C7D"/>
    <w:rsid w:val="00DF679C"/>
    <w:rsid w:val="00E009DF"/>
    <w:rsid w:val="00E02303"/>
    <w:rsid w:val="00E03BFB"/>
    <w:rsid w:val="00E07070"/>
    <w:rsid w:val="00E11280"/>
    <w:rsid w:val="00E1148F"/>
    <w:rsid w:val="00E12061"/>
    <w:rsid w:val="00E124F1"/>
    <w:rsid w:val="00E12F34"/>
    <w:rsid w:val="00E13C01"/>
    <w:rsid w:val="00E14CEA"/>
    <w:rsid w:val="00E2551A"/>
    <w:rsid w:val="00E3127F"/>
    <w:rsid w:val="00E362C0"/>
    <w:rsid w:val="00E3679F"/>
    <w:rsid w:val="00E36E6C"/>
    <w:rsid w:val="00E40F10"/>
    <w:rsid w:val="00E420E6"/>
    <w:rsid w:val="00E4785C"/>
    <w:rsid w:val="00E515B0"/>
    <w:rsid w:val="00E52EC2"/>
    <w:rsid w:val="00E60508"/>
    <w:rsid w:val="00E653E1"/>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3C27"/>
    <w:rsid w:val="00EB7B98"/>
    <w:rsid w:val="00EC3B2F"/>
    <w:rsid w:val="00EC4669"/>
    <w:rsid w:val="00EC7AC7"/>
    <w:rsid w:val="00ED3797"/>
    <w:rsid w:val="00ED4618"/>
    <w:rsid w:val="00EF2C48"/>
    <w:rsid w:val="00EF5314"/>
    <w:rsid w:val="00EF5BC0"/>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819FC"/>
    <w:rsid w:val="00F8461B"/>
    <w:rsid w:val="00F846AE"/>
    <w:rsid w:val="00F877E6"/>
    <w:rsid w:val="00F8787B"/>
    <w:rsid w:val="00F9540D"/>
    <w:rsid w:val="00F960CA"/>
    <w:rsid w:val="00FA05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AB218B-CC59-4D64-AE7F-FA8B96578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5</Pages>
  <Words>40864</Words>
  <Characters>232925</Characters>
  <Application>Microsoft Office Word</Application>
  <DocSecurity>0</DocSecurity>
  <Lines>1941</Lines>
  <Paragraphs>5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3243</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3</cp:revision>
  <cp:lastPrinted>2016-01-11T05:49:00Z</cp:lastPrinted>
  <dcterms:created xsi:type="dcterms:W3CDTF">2016-01-28T19:12:00Z</dcterms:created>
  <dcterms:modified xsi:type="dcterms:W3CDTF">2016-01-2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YdF7mrnO"/&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